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FB0C32" w14:textId="77777777" w:rsidR="007D6976" w:rsidRPr="007D6976" w:rsidRDefault="007D6976" w:rsidP="007D6976">
      <w:pPr>
        <w:spacing w:after="0" w:line="480" w:lineRule="auto"/>
        <w:jc w:val="center"/>
        <w:outlineLvl w:val="0"/>
        <w:rPr>
          <w:rFonts w:ascii="Times New Roman" w:eastAsia="DengXian" w:hAnsi="Times New Roman" w:cs="Times New Roman"/>
          <w:b/>
          <w:bCs/>
          <w:kern w:val="0"/>
          <w:lang w:val="id-ID" w:eastAsia="zh-CN"/>
          <w14:ligatures w14:val="none"/>
        </w:rPr>
      </w:pPr>
      <w:bookmarkStart w:id="0" w:name="_Toc200961160"/>
      <w:r w:rsidRPr="007D6976">
        <w:rPr>
          <w:rFonts w:ascii="Times New Roman" w:eastAsia="DengXian" w:hAnsi="Times New Roman" w:cs="Times New Roman"/>
          <w:b/>
          <w:bCs/>
          <w:kern w:val="0"/>
          <w:lang w:val="id-ID" w:eastAsia="zh-CN"/>
          <w14:ligatures w14:val="none"/>
        </w:rPr>
        <w:t xml:space="preserve">BAB I </w:t>
      </w:r>
      <w:r w:rsidRPr="007D6976">
        <w:rPr>
          <w:rFonts w:ascii="Times New Roman" w:eastAsia="DengXian" w:hAnsi="Times New Roman" w:cs="Times New Roman"/>
          <w:b/>
          <w:bCs/>
          <w:kern w:val="0"/>
          <w:lang w:val="id-ID" w:eastAsia="zh-CN"/>
          <w14:ligatures w14:val="none"/>
        </w:rPr>
        <w:br/>
        <w:t>PENDAHULUAN</w:t>
      </w:r>
      <w:bookmarkEnd w:id="0"/>
    </w:p>
    <w:p w14:paraId="0F0FD340" w14:textId="77777777" w:rsidR="007D6976" w:rsidRPr="007D6976" w:rsidRDefault="007D6976" w:rsidP="007D6976">
      <w:pPr>
        <w:spacing w:line="256" w:lineRule="auto"/>
        <w:jc w:val="both"/>
        <w:rPr>
          <w:rFonts w:ascii="Times New Roman" w:eastAsia="DengXian" w:hAnsi="Times New Roman" w:cs="Times New Roman"/>
          <w:b/>
          <w:bCs/>
          <w:kern w:val="0"/>
          <w:lang w:val="id-ID"/>
          <w14:ligatures w14:val="none"/>
        </w:rPr>
      </w:pPr>
    </w:p>
    <w:p w14:paraId="6D28061B" w14:textId="77777777" w:rsidR="007D6976" w:rsidRPr="007D6976" w:rsidRDefault="007D6976" w:rsidP="00D7024B">
      <w:pPr>
        <w:numPr>
          <w:ilvl w:val="1"/>
          <w:numId w:val="17"/>
        </w:numPr>
        <w:spacing w:line="480" w:lineRule="auto"/>
        <w:jc w:val="both"/>
        <w:outlineLvl w:val="1"/>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t xml:space="preserve"> </w:t>
      </w:r>
      <w:bookmarkStart w:id="1" w:name="_Toc200961161"/>
      <w:r w:rsidRPr="007D6976">
        <w:rPr>
          <w:rFonts w:ascii="Times New Roman" w:eastAsia="DengXian" w:hAnsi="Times New Roman" w:cs="Times New Roman"/>
          <w:b/>
          <w:bCs/>
          <w:kern w:val="0"/>
          <w:lang w:val="id-ID"/>
          <w14:ligatures w14:val="none"/>
        </w:rPr>
        <w:t>Latar Belakang</w:t>
      </w:r>
      <w:bookmarkEnd w:id="1"/>
    </w:p>
    <w:p w14:paraId="337F1B11" w14:textId="63FF0A16" w:rsidR="007D6976" w:rsidRPr="007D6976" w:rsidRDefault="007D6976" w:rsidP="007D6976">
      <w:pPr>
        <w:spacing w:line="480" w:lineRule="auto"/>
        <w:ind w:left="360" w:firstLine="207"/>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 </w:t>
      </w:r>
      <w:r w:rsidRPr="007D6976">
        <w:rPr>
          <w:rFonts w:ascii="Times New Roman" w:eastAsia="DengXian" w:hAnsi="Times New Roman" w:cs="Times New Roman"/>
          <w:kern w:val="0"/>
          <w:lang w:val="id-ID"/>
          <w14:ligatures w14:val="none"/>
        </w:rPr>
        <w:tab/>
        <w:t>Akuntans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pakan alat k</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munikasi yang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 bagi pihak-pihak yang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i para in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ntah, k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itur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 masyarakat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tuhkan in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s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a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uangan suatu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rganisasi atau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tas.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angkan akuntabilitas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pakan suatu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k dar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tanggungjawaban dari suatu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tas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tanggungjawab yang di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khususnya dalam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uangan suatu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titas atau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rganisasi yang biasanya diguna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guna in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s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uangan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tas yang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asal dari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ks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nal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tas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Akuntabilitas jug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pakan hal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k ukur a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silan dari tujuan d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capaian cita-cita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titas atau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w:t>
      </w:r>
    </w:p>
    <w:p w14:paraId="2E3E2C53" w14:textId="435866D6" w:rsidR="007D6976" w:rsidRPr="007D6976" w:rsidRDefault="007D6976" w:rsidP="007D6976">
      <w:pPr>
        <w:spacing w:line="480" w:lineRule="auto"/>
        <w:ind w:left="360" w:firstLine="207"/>
        <w:jc w:val="both"/>
        <w:rPr>
          <w:rFonts w:ascii="Times New Roman" w:eastAsia="DengXian" w:hAnsi="Times New Roman" w:cs="Times New Roman"/>
          <w:kern w:val="0"/>
          <w:lang w:val="id-ID"/>
          <w14:ligatures w14:val="none"/>
        </w:rPr>
        <w:sectPr w:rsidR="007D6976" w:rsidRPr="007D6976" w:rsidSect="007D6976">
          <w:headerReference w:type="default" r:id="rId7"/>
          <w:headerReference w:type="first" r:id="rId8"/>
          <w:footerReference w:type="first" r:id="rId9"/>
          <w:pgSz w:w="11906" w:h="16838" w:code="9"/>
          <w:pgMar w:top="2268" w:right="1701" w:bottom="1701" w:left="2268" w:header="706" w:footer="706" w:gutter="0"/>
          <w:pgNumType w:start="1"/>
          <w:cols w:space="708"/>
          <w:titlePg/>
          <w:docGrid w:linePitch="360"/>
        </w:sect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ny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ksanaan akuntabilitas atau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uang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liki landasan dalam Al-Qur’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tnya di surah Al Baqarah 282 yang isiny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a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ntah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ksanakan pr</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catatan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camtumk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ma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luran dana infaq,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kah yang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njutnya di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tanggung jawab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h LAZ DPU Kaltim. </w:t>
      </w:r>
      <w:r w:rsidRPr="007D6976">
        <w:rPr>
          <w:rFonts w:ascii="Times New Roman" w:eastAsia="DengXian" w:hAnsi="Times New Roman" w:cs="Times New Roman"/>
          <w:kern w:val="0"/>
          <w:lang w:val="id-ID"/>
          <w14:ligatures w14:val="none"/>
        </w:rPr>
        <w:fldChar w:fldCharType="begin" w:fldLock="1"/>
      </w:r>
      <w:r w:rsidRPr="007D6976">
        <w:rPr>
          <w:rFonts w:ascii="Times New Roman" w:eastAsia="DengXian" w:hAnsi="Times New Roman" w:cs="Times New Roman"/>
          <w:kern w:val="0"/>
          <w:lang w:val="id-ID"/>
          <w14:ligatures w14:val="none"/>
        </w:rPr>
        <w:instrText>ADDIN CSL_CITATION {"citationItems":[{"id":"ITEM-1","itemData":{"DOI":"10.32678/ijei.v7i2.41","ISSN":"2085-3696","abstract":"Abstract. The Influence of Muzakki Satisfaction, Transparency and Accountability in the Amil Zakat Institution toward Loyalty Muzakki (Perception Study on LAZ Rumah Zakat). This study aimed to analyze the effect of each variable that Muzakki satisfaction, transparency and accountability in the Amil Zakat Institution toward loyalty Muzakki. As a nonprofit organization, Lembaga Amil Zakat needs to pay attention the Muzakki satisfaction, transparency and accountability of institutions to increase loyalty Muzakki. In this study, data were collected through a questionnaire with accidental sampling. Respondents in this study were Muzakki or person paying zakat through LAZ Rumah Zakat. The analysis multiple linear regression technique used to solve it. The results showed that both independent variables are Muzakki satisfaction and transparency has positive influence on loyalty Muzakki. This means that the more high satisfaction Muzakki and transparency of the institution, the more high loyalty of Muzakki. On the other hand, the accountability of independent variables have no influence on loyalty Muzakki.Abstrak. Pengaruh Kepuasan Muzakki, Transparansi dan Akuntabilitas Pada Lembaga Amil Zakat Terhadap Loyalitas Muzakki (Studi Persepsi Pada LAZ Rumah Zakat). Penelitian ini bertujuan untuk menganalisis pengaruh masing-masing variabel yaitu kepuasan muzakki, transparansi dan akuntabilitas pada Lembaga Amil Zakat terhadap loyalitas muzakki. Sebagai organisasi nonprofit, Lembaga Amil Zakat perlu memerhatikan kepuasan para muzakki, transparansi dan akuntabilitas lembaganya untuk meningkatkan loyalitas muzakki. Dalam penelitian ini data dikumpulkan melalui kuesioner dengan accidental sampling. Responden pada penelitian ini adalah muzakki atau orang yang membayarkan zakat melalui LAZ Rumah Zakat. Teknik analisis yang digunakan adalah analisis regersi linear berganda.Hasil penelitian ini menunjukkan bahwa kedua variabel independen yaitu kepuasan muzakki dan transparansi mempunyai pengaruh yang positif terhadap loyalitas muzakki.Artinya semakin tinggi kepuasan muzakki dan transparansi lembaga maka semakin tinggi pula loyalitas muzakki. Sedangkan variabel independen akuntabilitas tidak memiliki pengaruh terhadap loyalitas muzakki.","author":[{"dropping-particle":"","family":"YULIAFITRI","given":"INDRI","non-dropping-particle":"","parse-names":false,"suffix":""},{"dropping-particle":"","family":"KHOIRIYAH","given":"ASMA NUR","non-dropping-particle":"","parse-names":false,"suffix":""}],"container-title":"ISLAMICONOMIC: Jurnal Ekonomi Islam","id":"ITEM-1","issue":"2","issued":{"date-parts":[["2016"]]},"page":"205-218","title":"PENGARUH KEPUASAN MUZAKKI, TRANSPARANSI DAN AKUNTABILITAS PADA LEMBAGA AMIL ZAKAT TERHADAP LOYALITAS MUZAKKI (Studi Persepsi Pada LAZ Rumah Zakat)","type":"article-journal","volume":"7"},"uris":["http://www.mendeley.com/documents/?uuid=520e3696-5bbc-4ea4-a7da-1910c7024fa6"]}],"mendeley":{"formattedCitation":"(YULIAFITRI &amp; KHOIRIYAH, 2016)","manualFormatting":"Yulia (2016)","plainTextFormattedCitation":"(YULIAFITRI &amp; KHOIRIYAH, 2016)","previouslyFormattedCitation":"(YULIAFITRI &amp; KHOIRIYAH, 2016)"},"properties":{"noteIndex":0},"schema":"https://github.com/citation-style-language/schema/raw/master/csl-citation.json"}</w:instrText>
      </w:r>
      <w:r w:rsidRPr="007D6976">
        <w:rPr>
          <w:rFonts w:ascii="Times New Roman" w:eastAsia="DengXian" w:hAnsi="Times New Roman" w:cs="Times New Roman"/>
          <w:kern w:val="0"/>
          <w:lang w:val="id-ID"/>
          <w14:ligatures w14:val="none"/>
        </w:rPr>
        <w:fldChar w:fldCharType="separate"/>
      </w:r>
      <w:r w:rsidRPr="007D6976">
        <w:rPr>
          <w:rFonts w:ascii="Times New Roman" w:eastAsia="DengXian" w:hAnsi="Times New Roman" w:cs="Times New Roman"/>
          <w:noProof/>
          <w:kern w:val="0"/>
          <w:lang w:val="id-ID"/>
          <w14:ligatures w14:val="none"/>
        </w:rPr>
        <w:t>Yulia (2016)</w:t>
      </w:r>
      <w:r w:rsidRPr="007D6976">
        <w:rPr>
          <w:rFonts w:ascii="Times New Roman" w:eastAsia="DengXian" w:hAnsi="Times New Roman" w:cs="Times New Roman"/>
          <w:kern w:val="0"/>
          <w:lang w:val="id-ID"/>
          <w14:ligatures w14:val="none"/>
        </w:rPr>
        <w:fldChar w:fldCharType="end"/>
      </w:r>
      <w:r w:rsidRPr="007D6976">
        <w:rPr>
          <w:rFonts w:ascii="Times New Roman" w:eastAsia="DengXian" w:hAnsi="Times New Roman" w:cs="Times New Roman"/>
          <w:kern w:val="0"/>
          <w:lang w:val="id-ID"/>
          <w14:ligatures w14:val="none"/>
        </w:rPr>
        <w:t xml:space="preserve">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takan bahwa akuntabilitas adalah prinsip bahwa par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wajiban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ina sis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m akuntansi yang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f</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ktif dalam rangka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hasilk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uangan yanng dapat di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in itu, akuntabilitas jug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dung unsur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j</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lasan fungsi dalam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dan cara</w:t>
      </w:r>
    </w:p>
    <w:p w14:paraId="22373B21" w14:textId="49A98AD2"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kannya. Mahmudi (2016)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takan bahswa Akuntabilitas publik adalah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wajib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gang amanah atau a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k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jik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kan, d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ungkapk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gala aktivitas d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giatan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tanggung jawab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da pihak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 amanah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liki hak d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wajiban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nt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Akuntabilitas atau tanggung jawab s</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sial tidak hanya dibatasi dalam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turan spiritual, namun jug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ajawaban dirumusk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sarana yang fungsi</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al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ujuan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capa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idhaan Allah </w:t>
      </w:r>
      <w:r w:rsidRPr="007D6976">
        <w:rPr>
          <w:rFonts w:ascii="Times New Roman" w:eastAsia="DengXian" w:hAnsi="Times New Roman" w:cs="Times New Roman"/>
          <w:kern w:val="0"/>
          <w:lang w:val="id-ID"/>
          <w14:ligatures w14:val="none"/>
        </w:rPr>
        <w:fldChar w:fldCharType="begin" w:fldLock="1"/>
      </w:r>
      <w:r w:rsidRPr="007D6976">
        <w:rPr>
          <w:rFonts w:ascii="Times New Roman" w:eastAsia="DengXian" w:hAnsi="Times New Roman" w:cs="Times New Roman"/>
          <w:kern w:val="0"/>
          <w:lang w:val="id-ID"/>
          <w14:ligatures w14:val="none"/>
        </w:rPr>
        <w:instrText>ADDIN CSL_CITATION {"citationItems":[{"id":"ITEM-1","itemData":{"DOI":"10.21093/at.v4i1.1288","ISSN":"2460-9404","abstract":"This study is aimed to find out accountability within Shari’ah Enterprise Theory and know the process also type of accountability in islamic business organization case study at Pamella Supermarket. The methods of this study is qualitative approach using research study. The analyze technique is domain and taxonomy. The results obtained, that the implementation of accountability with Shari’ah Enterprise Theory in Pamella Supermarket based on pamella owner’s concept on accountability that the purpose of life is rahmatan lil alamin that is each muslim can give a benefit to of the muslims. The realization of that concept is there will be a separation of responsibility: business fund from social fund which is managed by Pamella. From the supermarket sight, the business fund is under the responsibility of the owner and to Allah SWT. While the social fund is under the responsibilityof the society by holding some social humanity program, which are reported to the society as well as to the existing interrelated departments in Yogyakarta","author":[{"dropping-particle":"","family":"Kalbarini","given":"Rahmah Yulisa","non-dropping-particle":"","parse-names":false,"suffix":""}],"container-title":"Al-Tijary","id":"ITEM-1","issue":"1","issued":{"date-parts":[["2018"]]},"page":"1-12","title":"Implementasi Akuntabilitas dalam Shari’ah Enterprise Theory di Lembaga Bisnis Syari’ah (Studi Kasus: Swalayan Pamella Yogyakarta)","type":"article-journal","volume":"4"},"uris":["http://www.mendeley.com/documents/?uuid=ccce3de4-881a-4c04-972e-1c06dfff098c"]}],"mendeley":{"formattedCitation":"(Kalbarini, 2018)","plainTextFormattedCitation":"(Kalbarini, 2018)","previouslyFormattedCitation":"(Kalbarini, 2018)"},"properties":{"noteIndex":0},"schema":"https://github.com/citation-style-language/schema/raw/master/csl-citation.json"}</w:instrText>
      </w:r>
      <w:r w:rsidRPr="007D6976">
        <w:rPr>
          <w:rFonts w:ascii="Times New Roman" w:eastAsia="DengXian" w:hAnsi="Times New Roman" w:cs="Times New Roman"/>
          <w:kern w:val="0"/>
          <w:lang w:val="id-ID"/>
          <w14:ligatures w14:val="none"/>
        </w:rPr>
        <w:fldChar w:fldCharType="separate"/>
      </w:r>
      <w:r w:rsidRPr="007D6976">
        <w:rPr>
          <w:rFonts w:ascii="Times New Roman" w:eastAsia="DengXian" w:hAnsi="Times New Roman" w:cs="Times New Roman"/>
          <w:kern w:val="0"/>
          <w:lang w:val="id-ID"/>
          <w14:ligatures w14:val="none"/>
        </w:rPr>
        <w:t>(Kalbarini, 2018)</w:t>
      </w:r>
      <w:r w:rsidRPr="007D6976">
        <w:rPr>
          <w:rFonts w:ascii="Times New Roman" w:eastAsia="DengXian" w:hAnsi="Times New Roman" w:cs="Times New Roman"/>
          <w:kern w:val="0"/>
          <w:lang w:val="id-ID"/>
          <w14:ligatures w14:val="none"/>
        </w:rPr>
        <w:fldChar w:fldCharType="end"/>
      </w:r>
      <w:r w:rsidRPr="007D6976">
        <w:rPr>
          <w:rFonts w:ascii="Times New Roman" w:eastAsia="DengXian" w:hAnsi="Times New Roman" w:cs="Times New Roman"/>
          <w:kern w:val="0"/>
          <w:lang w:val="id-ID"/>
          <w14:ligatures w14:val="none"/>
        </w:rPr>
        <w:t>.</w:t>
      </w:r>
    </w:p>
    <w:p w14:paraId="3BE425B3" w14:textId="5E394494"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uangan d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garaan pr</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gram zakat, infak, shadaqah  yang akunta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 diharapkan dap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ingkat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BAZNAS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ingga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alisasi dana yang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impu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si zakat </w:t>
      </w:r>
      <w:r w:rsidRPr="007D6976">
        <w:rPr>
          <w:rFonts w:ascii="Times New Roman" w:eastAsia="DengXian" w:hAnsi="Times New Roman" w:cs="Times New Roman"/>
          <w:kern w:val="0"/>
          <w:vertAlign w:val="superscript"/>
          <w:lang w:val="id-ID"/>
          <w14:ligatures w14:val="none"/>
        </w:rPr>
        <w:fldChar w:fldCharType="begin" w:fldLock="1"/>
      </w:r>
      <w:r w:rsidRPr="007D6976">
        <w:rPr>
          <w:rFonts w:ascii="Times New Roman" w:eastAsia="DengXian" w:hAnsi="Times New Roman" w:cs="Times New Roman"/>
          <w:kern w:val="0"/>
          <w:lang w:val="id-ID"/>
          <w14:ligatures w14:val="none"/>
        </w:rPr>
        <w:instrText>ADDIN CSL_CITATION {"citationItems":[{"id":"ITEM-1","itemData":{"ISBN":"7211418192","abstract":"… kurangnya sikap percaya diri siswa di dalam pembelajaran yang akan menyulitkan guru untuk menciptakan suasana belajar yang aktif dan berpusat kepada siswa … Jika siswa masih kesulitan dalam materi ini, maka pada materi perkalian siswa akan merasa lebih kesulitan …","author":[{"dropping-particle":"","family":"Rizka","given":"Hana Nabila","non-dropping-particle":"","parse-names":false,"suffix":""}],"container-title":"Repository.Usd.Ac.Id","id":"ITEM-1","issued":{"date-parts":[["2021"]]},"page":"1-19","title":"PENILAIAN AKUNTABILITAS PADA BAZNAS KABUPATEN PATI DITINJAU DARI PERSPEKTIF SHARIAH ENTERPRISE THEORY (SET)","type":"article-journal"},"uris":["http://www.mendeley.com/documents/?uuid=51579110-d3fe-4e4a-9bea-9a6d30a72f1e"]}],"mendeley":{"formattedCitation":"(Rizka, 2021)","plainTextFormattedCitation":"(Rizka, 2021)","previouslyFormattedCitation":"(Rizka, 2021)"},"properties":{"noteIndex":0},"schema":"https://github.com/citation-style-language/schema/raw/master/csl-citation.json"}</w:instrText>
      </w:r>
      <w:r w:rsidRPr="007D6976">
        <w:rPr>
          <w:rFonts w:ascii="Times New Roman" w:eastAsia="DengXian" w:hAnsi="Times New Roman" w:cs="Times New Roman"/>
          <w:kern w:val="0"/>
          <w:vertAlign w:val="superscript"/>
          <w:lang w:val="id-ID"/>
          <w14:ligatures w14:val="none"/>
        </w:rPr>
        <w:fldChar w:fldCharType="separate"/>
      </w:r>
      <w:r w:rsidRPr="007D6976">
        <w:rPr>
          <w:rFonts w:ascii="Times New Roman" w:eastAsia="DengXian" w:hAnsi="Times New Roman" w:cs="Times New Roman"/>
          <w:bCs/>
          <w:kern w:val="0"/>
          <w:lang w:val="id-ID"/>
          <w14:ligatures w14:val="none"/>
        </w:rPr>
        <w:t>(Rizka, 2021)</w:t>
      </w:r>
      <w:r w:rsidRPr="007D6976">
        <w:rPr>
          <w:rFonts w:ascii="Times New Roman" w:eastAsia="DengXian" w:hAnsi="Times New Roman" w:cs="Times New Roman"/>
          <w:kern w:val="0"/>
          <w:lang w:val="id-ID"/>
          <w14:ligatures w14:val="none"/>
        </w:rPr>
        <w:fldChar w:fldCharType="end"/>
      </w:r>
      <w:r w:rsidRPr="007D6976">
        <w:rPr>
          <w:rFonts w:ascii="Times New Roman" w:eastAsia="DengXian" w:hAnsi="Times New Roman" w:cs="Times New Roman"/>
          <w:kern w:val="0"/>
          <w:lang w:val="id-ID"/>
          <w14:ligatures w14:val="none"/>
        </w:rPr>
        <w:t>. Ad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pa fak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kan hasil himpunan zakat di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il yaitu di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kan kurang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adaran masyarakat, kurangny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ahaman dan s</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sialisasi,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ah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hadap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bukaan yang masih kurang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pihak BAZ atau LAZ, dan juga buday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gian masyarakat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yang c</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ng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ih suk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kan zakatny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langsung tanp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lui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ga 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l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i LAZ.</w:t>
      </w:r>
    </w:p>
    <w:p w14:paraId="3A870D28" w14:textId="77777777" w:rsidR="007D6976" w:rsidRPr="007D6976" w:rsidRDefault="007D6976" w:rsidP="007D6976">
      <w:pPr>
        <w:spacing w:line="259" w:lineRule="auto"/>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br w:type="page"/>
      </w:r>
    </w:p>
    <w:p w14:paraId="6A109C28" w14:textId="68EEA797" w:rsidR="007D6976" w:rsidRPr="007D6976" w:rsidRDefault="007D6976" w:rsidP="007D6976">
      <w:pPr>
        <w:spacing w:line="480" w:lineRule="auto"/>
        <w:ind w:left="360" w:firstLine="207"/>
        <w:jc w:val="both"/>
        <w:rPr>
          <w:rFonts w:ascii="Times New Roman" w:eastAsia="DengXian" w:hAnsi="Times New Roman" w:cs="Times New Roman"/>
          <w:i/>
          <w:iCs/>
          <w:kern w:val="0"/>
          <w:lang w:val="id-ID"/>
          <w14:ligatures w14:val="none"/>
        </w:rPr>
      </w:pPr>
      <w:r w:rsidRPr="007D6976">
        <w:rPr>
          <w:rFonts w:ascii="Times New Roman" w:eastAsia="DengXian" w:hAnsi="Times New Roman" w:cs="Times New Roman"/>
          <w:kern w:val="0"/>
          <w:lang w:val="id-ID"/>
          <w14:ligatures w14:val="none"/>
        </w:rPr>
        <w:lastRenderedPageBreak/>
        <w:t>Dalam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yang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nah dilakukan </w:t>
      </w:r>
      <w:r w:rsidRPr="007D6976">
        <w:rPr>
          <w:rFonts w:ascii="Times New Roman" w:eastAsia="DengXian" w:hAnsi="Times New Roman" w:cs="Times New Roman"/>
          <w:i/>
          <w:iCs/>
          <w:kern w:val="0"/>
          <w:lang w:val="id-ID"/>
          <w14:ligatures w14:val="none"/>
        </w:rPr>
        <w:t>Public Int</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st R</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s</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arch and Adv</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cacy C</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ntr</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 xml:space="preserve"> (PIRAC)</w:t>
      </w:r>
      <w:r w:rsidRPr="007D6976">
        <w:rPr>
          <w:rFonts w:ascii="Times New Roman" w:eastAsia="DengXian" w:hAnsi="Times New Roman" w:cs="Times New Roman"/>
          <w:kern w:val="0"/>
          <w:lang w:val="id-ID"/>
          <w14:ligatures w14:val="none"/>
        </w:rPr>
        <w:t>, hasilny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njukkan bahwa salah satu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jadiny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run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yaluran zakat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Muzakk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pada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yaitu tingkat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ru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d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baik LAZ atau BAZNAS.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gitu pun hasil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nasi</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nal yang dilaku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UIN Syarif Hidayatullah Jakarta, hasilnya tidak jauh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a yaitu 97% masyarak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inginkan LAZ atau BAZNAS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j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akunta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 dan transparan, 90%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nta ada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udahan ak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was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dana yang di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90%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ntut publikasi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uang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d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ia mass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udian, 75% masyarakat tidak ingi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lurkan zakat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ga zakat yang kurang di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ahui akuntabilitasnya. Bahkan, 63% masyarakat ingi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ahu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ana dana zakat di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hkan. Hasil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ktikan bahwa salah satu fak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lan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dahnya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ptimalisasi zakat di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yaitu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trust) masyara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kualita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laan zakat yang dilaku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h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yang masih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ah. Ini artinya, hal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lajaran bagi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rganisasi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agar dapat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sah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maksimal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mbuh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hadap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saat ini.</w:t>
      </w:r>
    </w:p>
    <w:p w14:paraId="1A43A890" w14:textId="2E58572E"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bicara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ang akuntabilitas, dalam akuntansi syariah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dapat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ah k</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dasari akuntabilitas yaitu </w:t>
      </w:r>
      <w:r w:rsidRPr="007D6976">
        <w:rPr>
          <w:rFonts w:ascii="Times New Roman" w:eastAsia="DengXian" w:hAnsi="Times New Roman" w:cs="Times New Roman"/>
          <w:i/>
          <w:kern w:val="0"/>
          <w:lang w:val="id-ID"/>
          <w14:ligatures w14:val="none"/>
        </w:rPr>
        <w:t xml:space="preserve">Shariah </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nt</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rpris</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 xml:space="preserve"> Th</w:t>
      </w:r>
      <w:r w:rsidR="00D7024B">
        <w:rPr>
          <w:rFonts w:ascii="Times New Roman" w:eastAsia="DengXian" w:hAnsi="Times New Roman" w:cs="Times New Roman"/>
          <w:i/>
          <w:kern w:val="0"/>
          <w:lang w:val="id-ID"/>
          <w14:ligatures w14:val="none"/>
        </w:rPr>
        <w:t>eo</w:t>
      </w:r>
      <w:r w:rsidRPr="007D6976">
        <w:rPr>
          <w:rFonts w:ascii="Times New Roman" w:eastAsia="DengXian" w:hAnsi="Times New Roman" w:cs="Times New Roman"/>
          <w:i/>
          <w:kern w:val="0"/>
          <w:lang w:val="id-ID"/>
          <w14:ligatures w14:val="none"/>
        </w:rPr>
        <w:t>ry (S</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T).</w:t>
      </w:r>
      <w:r w:rsidRPr="007D6976">
        <w:rPr>
          <w:rFonts w:ascii="Times New Roman" w:eastAsia="DengXian" w:hAnsi="Times New Roman" w:cs="Times New Roman"/>
          <w:kern w:val="0"/>
          <w:lang w:val="id-ID"/>
          <w14:ligatures w14:val="none"/>
        </w:rPr>
        <w:t xml:space="preserve"> T</w:t>
      </w:r>
      <w:r w:rsidR="00D7024B">
        <w:rPr>
          <w:rFonts w:ascii="Times New Roman" w:eastAsia="DengXian" w:hAnsi="Times New Roman" w:cs="Times New Roman"/>
          <w:kern w:val="0"/>
          <w:lang w:val="id-ID"/>
          <w14:ligatures w14:val="none"/>
        </w:rPr>
        <w:t>eo</w:t>
      </w:r>
      <w:r w:rsidRPr="007D6976">
        <w:rPr>
          <w:rFonts w:ascii="Times New Roman" w:eastAsia="DengXian" w:hAnsi="Times New Roman" w:cs="Times New Roman"/>
          <w:kern w:val="0"/>
          <w:lang w:val="id-ID"/>
          <w14:ligatures w14:val="none"/>
        </w:rPr>
        <w:t>ri in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k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ahaman bahwa manusi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gai makhluk Tuhan wajib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kan amanah yang di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k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suai </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tika syariah. </w:t>
      </w:r>
      <w:r w:rsidRPr="007D6976">
        <w:rPr>
          <w:rFonts w:ascii="Times New Roman" w:eastAsia="DengXian" w:hAnsi="Times New Roman" w:cs="Times New Roman"/>
          <w:kern w:val="0"/>
          <w:lang w:val="id-ID"/>
          <w14:ligatures w14:val="none"/>
        </w:rPr>
        <w:lastRenderedPageBreak/>
        <w:t>Hal ini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jalan 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 p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s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yatakan bahwa Manusia adalah </w:t>
      </w:r>
      <w:r w:rsidRPr="007D6976">
        <w:rPr>
          <w:rFonts w:ascii="Times New Roman" w:eastAsia="DengXian" w:hAnsi="Times New Roman" w:cs="Times New Roman"/>
          <w:i/>
          <w:iCs/>
          <w:kern w:val="0"/>
          <w:lang w:val="id-ID"/>
          <w14:ligatures w14:val="none"/>
        </w:rPr>
        <w:t>khalifatullah fil ardh</w:t>
      </w:r>
      <w:r w:rsidRPr="007D6976">
        <w:rPr>
          <w:rFonts w:ascii="Times New Roman" w:eastAsia="DengXian" w:hAnsi="Times New Roman" w:cs="Times New Roman"/>
          <w:kern w:val="0"/>
          <w:lang w:val="id-ID"/>
          <w14:ligatures w14:val="none"/>
        </w:rPr>
        <w:t xml:space="preserve">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wa mis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ciptakan da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istribusi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jah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an bagi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uruh manusia dan alam. P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s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ng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o</w:t>
      </w:r>
      <w:r w:rsidRPr="007D6976">
        <w:rPr>
          <w:rFonts w:ascii="Times New Roman" w:eastAsia="DengXian" w:hAnsi="Times New Roman" w:cs="Times New Roman"/>
          <w:i/>
          <w:iCs/>
          <w:kern w:val="0"/>
          <w:lang w:val="id-ID"/>
          <w14:ligatures w14:val="none"/>
        </w:rPr>
        <w:t>ry</w:t>
      </w:r>
      <w:r w:rsidRPr="007D6976">
        <w:rPr>
          <w:rFonts w:ascii="Times New Roman" w:eastAsia="DengXian" w:hAnsi="Times New Roman" w:cs="Times New Roman"/>
          <w:kern w:val="0"/>
          <w:lang w:val="id-ID"/>
          <w14:ligatures w14:val="none"/>
        </w:rPr>
        <w:t xml:space="preserve">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wujudkan nila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adil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hadap manusia dan lingkungan alam </w:t>
      </w:r>
      <w:r w:rsidRPr="007D6976">
        <w:rPr>
          <w:rFonts w:ascii="Times New Roman" w:eastAsia="DengXian" w:hAnsi="Times New Roman" w:cs="Times New Roman"/>
          <w:kern w:val="0"/>
          <w:vertAlign w:val="superscript"/>
          <w:lang w:val="id-ID"/>
          <w14:ligatures w14:val="none"/>
        </w:rPr>
        <w:fldChar w:fldCharType="begin" w:fldLock="1"/>
      </w:r>
      <w:r w:rsidRPr="007D6976">
        <w:rPr>
          <w:rFonts w:ascii="Times New Roman" w:eastAsia="DengXian" w:hAnsi="Times New Roman" w:cs="Times New Roman"/>
          <w:kern w:val="0"/>
          <w:lang w:val="id-ID"/>
          <w14:ligatures w14:val="none"/>
        </w:rPr>
        <w:instrText>ADDIN CSL_CITATION {"citationItems":[{"id":"ITEM-1","itemData":{"URL":"https://www.gustani.id/2021/04/shariah-enterprise-theory-set.html","accessed":{"date-parts":[["2022","7","29"]]},"author":[{"dropping-particle":"","family":"Gustani","given":"","non-dropping-particle":"","parse-names":false,"suffix":""}],"container-title":"Gustani.ID","id":"ITEM-1","issued":{"date-parts":[["2021"]]},"title":"Shariah Enterprise Theory (SET)","type":"webpage"},"uris":["http://www.mendeley.com/documents/?uuid=86e939e2-7465-34e6-995c-0fd4d771ea15"]}],"mendeley":{"formattedCitation":"(Gustani, 2021)","plainTextFormattedCitation":"(Gustani, 2021)","previouslyFormattedCitation":"(Gustani, 2021)"},"properties":{"noteIndex":0},"schema":"https://github.com/citation-style-language/schema/raw/master/csl-citation.json"}</w:instrText>
      </w:r>
      <w:r w:rsidRPr="007D6976">
        <w:rPr>
          <w:rFonts w:ascii="Times New Roman" w:eastAsia="DengXian" w:hAnsi="Times New Roman" w:cs="Times New Roman"/>
          <w:kern w:val="0"/>
          <w:vertAlign w:val="superscript"/>
          <w:lang w:val="id-ID"/>
          <w14:ligatures w14:val="none"/>
        </w:rPr>
        <w:fldChar w:fldCharType="separate"/>
      </w:r>
      <w:r w:rsidRPr="007D6976">
        <w:rPr>
          <w:rFonts w:ascii="Times New Roman" w:eastAsia="DengXian" w:hAnsi="Times New Roman" w:cs="Times New Roman"/>
          <w:kern w:val="0"/>
          <w:lang w:val="id-ID"/>
          <w14:ligatures w14:val="none"/>
        </w:rPr>
        <w:t>(Gustani, 2021)</w:t>
      </w:r>
      <w:r w:rsidRPr="007D6976">
        <w:rPr>
          <w:rFonts w:ascii="Times New Roman" w:eastAsia="DengXian" w:hAnsi="Times New Roman" w:cs="Times New Roman"/>
          <w:kern w:val="0"/>
          <w:lang w:val="id-ID"/>
          <w14:ligatures w14:val="none"/>
        </w:rPr>
        <w:fldChar w:fldCharType="end"/>
      </w:r>
      <w:r w:rsidRPr="007D6976">
        <w:rPr>
          <w:rFonts w:ascii="Times New Roman" w:eastAsia="DengXian" w:hAnsi="Times New Roman" w:cs="Times New Roman"/>
          <w:kern w:val="0"/>
          <w:lang w:val="id-ID"/>
          <w14:ligatures w14:val="none"/>
        </w:rPr>
        <w:t xml:space="preserve">. </w:t>
      </w:r>
    </w:p>
    <w:p w14:paraId="30A663B8" w14:textId="11933468"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iti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ang akuntabilita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an zakat, infak, dan shadaqah dalam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kern w:val="0"/>
          <w:lang w:val="id-ID"/>
          <w14:ligatures w14:val="none"/>
        </w:rPr>
        <w:t xml:space="preserve">shari’ah </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nt</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rpris</w:t>
      </w:r>
      <w:r w:rsidR="00D7024B">
        <w:rPr>
          <w:rFonts w:ascii="Times New Roman" w:eastAsia="DengXian" w:hAnsi="Times New Roman" w:cs="Times New Roman"/>
          <w:i/>
          <w:kern w:val="0"/>
          <w:lang w:val="id-ID"/>
          <w14:ligatures w14:val="none"/>
        </w:rPr>
        <w:t>e</w:t>
      </w:r>
      <w:r w:rsidRPr="007D6976">
        <w:rPr>
          <w:rFonts w:ascii="Times New Roman" w:eastAsia="DengXian" w:hAnsi="Times New Roman" w:cs="Times New Roman"/>
          <w:i/>
          <w:kern w:val="0"/>
          <w:lang w:val="id-ID"/>
          <w14:ligatures w14:val="none"/>
        </w:rPr>
        <w:t xml:space="preserve"> th</w:t>
      </w:r>
      <w:r w:rsidR="00D7024B">
        <w:rPr>
          <w:rFonts w:ascii="Times New Roman" w:eastAsia="DengXian" w:hAnsi="Times New Roman" w:cs="Times New Roman"/>
          <w:i/>
          <w:kern w:val="0"/>
          <w:lang w:val="id-ID"/>
          <w14:ligatures w14:val="none"/>
        </w:rPr>
        <w:t>eo</w:t>
      </w:r>
      <w:r w:rsidRPr="007D6976">
        <w:rPr>
          <w:rFonts w:ascii="Times New Roman" w:eastAsia="DengXian" w:hAnsi="Times New Roman" w:cs="Times New Roman"/>
          <w:i/>
          <w:kern w:val="0"/>
          <w:lang w:val="id-ID"/>
          <w14:ligatures w14:val="none"/>
        </w:rPr>
        <w:t>ry</w:t>
      </w:r>
      <w:r w:rsidRPr="007D6976">
        <w:rPr>
          <w:rFonts w:ascii="Times New Roman" w:eastAsia="DengXian" w:hAnsi="Times New Roman" w:cs="Times New Roman"/>
          <w:i/>
          <w:iCs/>
          <w:kern w:val="0"/>
          <w:lang w:val="id-ID"/>
          <w14:ligatures w14:val="none"/>
        </w:rPr>
        <w:t xml:space="preserve"> </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lu dilakukan </w:t>
      </w:r>
      <w:bookmarkStart w:id="2" w:name="_Hlk110694100"/>
      <w:r w:rsidRPr="007D6976">
        <w:rPr>
          <w:rFonts w:ascii="Times New Roman" w:eastAsia="DengXian" w:hAnsi="Times New Roman" w:cs="Times New Roman"/>
          <w:kern w:val="0"/>
          <w:lang w:val="id-ID"/>
          <w14:ligatures w14:val="none"/>
        </w:rPr>
        <w:t>ka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a akuntansi syariah yang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wujud dalam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ah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tidak hany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k akuntabilitas manaj</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angku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sahaan (</w:t>
      </w:r>
      <w:r w:rsidRPr="007D6976">
        <w:rPr>
          <w:rFonts w:ascii="Times New Roman" w:eastAsia="DengXian" w:hAnsi="Times New Roman" w:cs="Times New Roman"/>
          <w:i/>
          <w:iCs/>
          <w:kern w:val="0"/>
          <w:lang w:val="id-ID"/>
          <w14:ligatures w14:val="none"/>
        </w:rPr>
        <w:t>st</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ckh</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ld</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w:t>
      </w:r>
      <w:r w:rsidRPr="007D6976">
        <w:rPr>
          <w:rFonts w:ascii="Times New Roman" w:eastAsia="DengXian" w:hAnsi="Times New Roman" w:cs="Times New Roman"/>
          <w:kern w:val="0"/>
          <w:lang w:val="id-ID"/>
          <w14:ligatures w14:val="none"/>
        </w:rPr>
        <w: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api jug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k akuntabilitas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pada </w:t>
      </w:r>
      <w:r w:rsidRPr="007D6976">
        <w:rPr>
          <w:rFonts w:ascii="Times New Roman" w:eastAsia="DengXian" w:hAnsi="Times New Roman" w:cs="Times New Roman"/>
          <w:i/>
          <w:iCs/>
          <w:kern w:val="0"/>
          <w:lang w:val="id-ID"/>
          <w14:ligatures w14:val="none"/>
        </w:rPr>
        <w:t>stak</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h</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ld</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s</w:t>
      </w:r>
      <w:r w:rsidRPr="007D6976">
        <w:rPr>
          <w:rFonts w:ascii="Times New Roman" w:eastAsia="DengXian" w:hAnsi="Times New Roman" w:cs="Times New Roman"/>
          <w:kern w:val="0"/>
          <w:lang w:val="id-ID"/>
          <w14:ligatures w14:val="none"/>
        </w:rPr>
        <w:t xml:space="preserve"> dan Tuh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ga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lik utama dari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uruh su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 daya di dunia ini. Maka dari itu, k</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 akuntansi syariah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ujuan untuk dap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kan dasar dalam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at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yang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dasarkan pad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tingan </w:t>
      </w:r>
      <w:r w:rsidRPr="007D6976">
        <w:rPr>
          <w:rFonts w:ascii="Times New Roman" w:eastAsia="DengXian" w:hAnsi="Times New Roman" w:cs="Times New Roman"/>
          <w:i/>
          <w:iCs/>
          <w:kern w:val="0"/>
          <w:lang w:val="id-ID"/>
          <w14:ligatures w14:val="none"/>
        </w:rPr>
        <w:t>st</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ckh</w:t>
      </w:r>
      <w:r w:rsidR="00D7024B">
        <w:rPr>
          <w:rFonts w:ascii="Times New Roman" w:eastAsia="DengXian" w:hAnsi="Times New Roman" w:cs="Times New Roman"/>
          <w:i/>
          <w:iCs/>
          <w:kern w:val="0"/>
          <w:lang w:val="id-ID"/>
          <w14:ligatures w14:val="none"/>
        </w:rPr>
        <w:t>o</w:t>
      </w:r>
      <w:r w:rsidRPr="007D6976">
        <w:rPr>
          <w:rFonts w:ascii="Times New Roman" w:eastAsia="DengXian" w:hAnsi="Times New Roman" w:cs="Times New Roman"/>
          <w:i/>
          <w:iCs/>
          <w:kern w:val="0"/>
          <w:lang w:val="id-ID"/>
          <w14:ligatures w14:val="none"/>
        </w:rPr>
        <w:t>ld</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s.</w:t>
      </w:r>
      <w:r w:rsidRPr="007D6976">
        <w:rPr>
          <w:rFonts w:ascii="Times New Roman" w:eastAsia="DengXian" w:hAnsi="Times New Roman" w:cs="Times New Roman"/>
          <w:kern w:val="0"/>
          <w:lang w:val="id-ID"/>
          <w14:ligatures w14:val="none"/>
        </w:rPr>
        <w:t xml:space="preserve"> 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 artian lain, dalam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dana ZIS praktiknya di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k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saskan nilai-nilai islam.</w:t>
      </w:r>
    </w:p>
    <w:bookmarkEnd w:id="2"/>
    <w:p w14:paraId="7A4C67A7" w14:textId="2E83D732"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pa fak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kan hasil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himpunan zakat di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lihat sangat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il yaitu di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kan kurang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adaran masyarakat, kurangny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ahaman dan s</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sialisasi,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ah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hadap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bukaan yang masih kurang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pihak BAZ atau LAZ, dan juga budaya masyarakat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yang sudah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iasaan 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 c</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ung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ih suk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yar zakatny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langsung tanp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lui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ga 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l yaitu BAZ ataupun LAZ.</w:t>
      </w:r>
    </w:p>
    <w:p w14:paraId="60315B64" w14:textId="3B9F4C25"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Dari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yang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nah dilakukan Public In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t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arch and Adv</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cacy C</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 (PIRAC), hasilny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njukkan bahwa salah satu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jadiny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run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yaluran zakat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Muzakk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pada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yaitu tingkat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ru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d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baik BAZNAS ataupun LAZ.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gitu pun hasil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nasi</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nal yang dilaku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UIN Syarif Hidayatullah Jakarta, hasilnya tidak jauh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a yaitu 97% masyarak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inginkan BAZNAS dan LAZ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j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akunta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 dan transparan, 90%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nta ada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udahan ak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was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dana yang di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90%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ntut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ublikasi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uang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d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ia mass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udian, 75% masyarakat tidak ingi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lurkan zakat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 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aga zakat yang kurang di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ahui akuntabilitasnya. Bahkan, 63% masyarakat ingin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ahui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 mana dana zakat di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hkan. Hasil surv</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i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ktikan bahwa salah satu fakt</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bkan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dahnya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ptimalisasi zakat di Ind</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a yaitu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w:t>
      </w:r>
      <w:r w:rsidRPr="007D6976">
        <w:rPr>
          <w:rFonts w:ascii="Times New Roman" w:eastAsia="DengXian" w:hAnsi="Times New Roman" w:cs="Times New Roman"/>
          <w:i/>
          <w:iCs/>
          <w:kern w:val="0"/>
          <w:lang w:val="id-ID"/>
          <w14:ligatures w14:val="none"/>
        </w:rPr>
        <w:t>trust</w:t>
      </w:r>
      <w:r w:rsidRPr="007D6976">
        <w:rPr>
          <w:rFonts w:ascii="Times New Roman" w:eastAsia="DengXian" w:hAnsi="Times New Roman" w:cs="Times New Roman"/>
          <w:kern w:val="0"/>
          <w:lang w:val="id-ID"/>
          <w14:ligatures w14:val="none"/>
        </w:rPr>
        <w:t>) masyara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hadap kualita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laan zakat yang dilakukan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h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yang masih 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ah.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 hal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lajaran bagi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agar dap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kukan usaha yang maksimal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umbuh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hadap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saat ini.</w:t>
      </w:r>
    </w:p>
    <w:p w14:paraId="608BF08E" w14:textId="067B087A"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nghimpunan dana Zakat, Infaq, dan Shadaqah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LAZ DPU Kaltim pada tahun 2023 dan 2024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h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capai tar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t, in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si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kait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maan d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istribusian zakat pada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ia inf</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masi LAZ DPU Kaltim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um di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baharui yang man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arusnya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rimaan dan </w:t>
      </w:r>
      <w:r w:rsidRPr="007D6976">
        <w:rPr>
          <w:rFonts w:ascii="Times New Roman" w:eastAsia="DengXian" w:hAnsi="Times New Roman" w:cs="Times New Roman"/>
          <w:kern w:val="0"/>
          <w:lang w:val="id-ID"/>
          <w14:ligatures w14:val="none"/>
        </w:rPr>
        <w:lastRenderedPageBreak/>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istribusian zakat, infaq, shadaqah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tanggung jawab LAZ DPU Kaltim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mpaik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kal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da publik. Hal-hal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i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uang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maan, dan lap</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distribusian dana ZIS, daftar mustahik, dan lain-lai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lu disampai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ada public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kala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agai bagian dar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nggungjawaban.</w:t>
      </w:r>
    </w:p>
    <w:p w14:paraId="739860A2" w14:textId="2F90A0ED" w:rsidR="007D6976" w:rsidRPr="007D6976" w:rsidRDefault="007D6976" w:rsidP="007D6976">
      <w:pPr>
        <w:spacing w:line="480" w:lineRule="auto"/>
        <w:ind w:left="36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dasarkan f</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a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dapat dilihat bahwa masyarakat khususnya muzakki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tuhk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ata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 xml:space="preserve">laan zakat, infaq, shadaqah </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 LAZ DPU Kaltim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jaran dalam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tahankan k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dibilitasnya. Dalam hal ini, akuntabilitas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ilik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ing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wujudkan hal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 Zakat, Infaq, Shadaqah (ZIS) harus dapat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ikan akuntabilitas publik atas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an ZIS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ut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hingga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uknya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an masyarakat. LAZ DPU Kaltim harus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buktikan d</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 k</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jujuran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laan, transparansi dan pr</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f</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si</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nalitasnya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lihatkan ki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ja yang baik agar muzzaki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caya dan tidak khawatir untuk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yalurkan dana ZIS nya.</w:t>
      </w:r>
    </w:p>
    <w:p w14:paraId="37C01A04" w14:textId="5EABBB3C" w:rsidR="007D6976" w:rsidRPr="007D6976" w:rsidRDefault="007D6976" w:rsidP="007D6976">
      <w:pPr>
        <w:spacing w:line="480" w:lineRule="auto"/>
        <w:ind w:left="284" w:firstLine="436"/>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da 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apa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umnya yang m</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gangkat t</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tang akuntanbilitas dalam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o</w:t>
      </w:r>
      <w:r w:rsidRPr="007D6976">
        <w:rPr>
          <w:rFonts w:ascii="Times New Roman" w:eastAsia="DengXian" w:hAnsi="Times New Roman" w:cs="Times New Roman"/>
          <w:i/>
          <w:iCs/>
          <w:kern w:val="0"/>
          <w:lang w:val="id-ID"/>
          <w14:ligatures w14:val="none"/>
        </w:rPr>
        <w:t>ry (S</w:t>
      </w:r>
      <w:r w:rsidR="00D7024B">
        <w:rPr>
          <w:rFonts w:ascii="Times New Roman" w:eastAsia="DengXian" w:hAnsi="Times New Roman" w:cs="Times New Roman"/>
          <w:i/>
          <w:iCs/>
          <w:kern w:val="0"/>
          <w:lang w:val="id-ID"/>
          <w14:ligatures w14:val="none"/>
        </w:rPr>
        <w:t>E</w:t>
      </w:r>
      <w:r w:rsidRPr="007D6976">
        <w:rPr>
          <w:rFonts w:ascii="Times New Roman" w:eastAsia="DengXian" w:hAnsi="Times New Roman" w:cs="Times New Roman"/>
          <w:i/>
          <w:iCs/>
          <w:kern w:val="0"/>
          <w:lang w:val="id-ID"/>
          <w14:ligatures w14:val="none"/>
        </w:rPr>
        <w:t xml:space="preserve">T) </w:t>
      </w:r>
      <w:r w:rsidRPr="007D6976">
        <w:rPr>
          <w:rFonts w:ascii="Times New Roman" w:eastAsia="DengXian" w:hAnsi="Times New Roman" w:cs="Times New Roman"/>
          <w:kern w:val="0"/>
          <w:lang w:val="id-ID"/>
          <w14:ligatures w14:val="none"/>
        </w:rPr>
        <w:t>yaitu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itian N</w:t>
      </w:r>
      <w:r w:rsidR="00D7024B">
        <w:rPr>
          <w:rFonts w:ascii="Times New Roman" w:eastAsia="DengXian" w:hAnsi="Times New Roman" w:cs="Times New Roman"/>
          <w:kern w:val="0"/>
          <w:lang w:val="id-ID"/>
          <w14:ligatures w14:val="none"/>
        </w:rPr>
        <w:t>o</w:t>
      </w:r>
      <w:r w:rsidRPr="007D6976">
        <w:rPr>
          <w:rFonts w:ascii="Times New Roman" w:eastAsia="DengXian" w:hAnsi="Times New Roman" w:cs="Times New Roman"/>
          <w:kern w:val="0"/>
          <w:lang w:val="id-ID"/>
          <w14:ligatures w14:val="none"/>
        </w:rPr>
        <w:t>var</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la &amp; Sari (2015); Kalbrini (2018); Putri (2020). P</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Pr="007D6976">
        <w:rPr>
          <w:rFonts w:ascii="Times New Roman" w:eastAsia="DengXian" w:hAnsi="Times New Roman" w:cs="Times New Roman"/>
          <w:kern w:val="0"/>
          <w:lang w:val="id-ID"/>
          <w14:ligatures w14:val="none"/>
        </w:rPr>
        <w:t xml:space="preserve">litian yang dilaku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amp; Sari (2015)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alisis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 </w:t>
      </w:r>
      <w:r w:rsidRPr="007D6976">
        <w:rPr>
          <w:rFonts w:ascii="Times New Roman" w:eastAsia="DengXian" w:hAnsi="Times New Roman" w:cs="Times New Roman"/>
          <w:i/>
          <w:iCs/>
          <w:kern w:val="0"/>
          <w:lang w:val="id-ID"/>
          <w14:ligatures w14:val="none"/>
        </w:rPr>
        <w:t>C</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a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S</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cial R</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sp</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sibility (CSR)</w:t>
      </w:r>
      <w:r w:rsidRPr="007D6976">
        <w:rPr>
          <w:rFonts w:ascii="Times New Roman" w:eastAsia="DengXian" w:hAnsi="Times New Roman" w:cs="Times New Roman"/>
          <w:kern w:val="0"/>
          <w:lang w:val="id-ID"/>
          <w14:ligatures w14:val="none"/>
        </w:rPr>
        <w:t xml:space="preserve">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nkan Syariah. Da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puluh Bank Umum Syariah yang ad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njukkan hasil rata-rata sud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kan CSR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pada 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 akuntanbilitas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ca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lah) dan akuntan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hadap nasabah,karyawan dan </w:t>
      </w:r>
      <w:r w:rsidRPr="007D6976">
        <w:rPr>
          <w:rFonts w:ascii="Times New Roman" w:eastAsia="DengXian" w:hAnsi="Times New Roman" w:cs="Times New Roman"/>
          <w:kern w:val="0"/>
          <w:lang w:val="id-ID"/>
          <w14:ligatures w14:val="none"/>
        </w:rPr>
        <w:lastRenderedPageBreak/>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n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dilakukan Kalbrini (201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imp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akuntabilitas pad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Bisnis Syariah yaitu Swalayan Pa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la Y</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yakarta.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ambarkan bahwa swalay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imp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kan akuntanbilitas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tujuan hidup di dun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bagai </w:t>
      </w:r>
      <w:r w:rsidRPr="007D6976">
        <w:rPr>
          <w:rFonts w:ascii="Times New Roman" w:eastAsia="DengXian" w:hAnsi="Times New Roman" w:cs="Times New Roman"/>
          <w:i/>
          <w:iCs/>
          <w:kern w:val="0"/>
          <w:lang w:val="id-ID"/>
          <w14:ligatures w14:val="none"/>
        </w:rPr>
        <w:t xml:space="preserve">rahmatan lil alamin </w:t>
      </w:r>
      <w:r w:rsidRPr="007D6976">
        <w:rPr>
          <w:rFonts w:ascii="Times New Roman" w:eastAsia="DengXian" w:hAnsi="Times New Roman" w:cs="Times New Roman"/>
          <w:kern w:val="0"/>
          <w:lang w:val="id-ID"/>
          <w14:ligatures w14:val="none"/>
        </w:rPr>
        <w:t>yait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muslim haru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manfaa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a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makhluk Allah. Lalu 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Putri (2020) yang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alisis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akuntabilitas pada usaha bisnis yaitu Rumah Jahit Akhwat di Makassar, yang mana hasil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njukkan bahwa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uhny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Rumah Jahit Akhwat.</w:t>
      </w:r>
    </w:p>
    <w:p w14:paraId="5FB2EC55" w14:textId="214EA933" w:rsidR="007D6976" w:rsidRPr="007D6976" w:rsidRDefault="007D6976" w:rsidP="007D6976">
      <w:pPr>
        <w:spacing w:line="480" w:lineRule="auto"/>
        <w:ind w:left="284" w:firstLine="436"/>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akan dilakukan in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umnya yaitu pad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m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unak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yang d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yang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hui LAZ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 pada lingkup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yang man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nkan d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usaha bisnis,</w:t>
      </w:r>
    </w:p>
    <w:p w14:paraId="6E2173C2" w14:textId="18DCA372" w:rsidR="007D6976" w:rsidRPr="007D6976" w:rsidRDefault="007D6976" w:rsidP="007D6976">
      <w:pPr>
        <w:spacing w:line="480" w:lineRule="auto"/>
        <w:ind w:left="284" w:firstLine="436"/>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ada dasarnya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Aman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jiban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su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da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ngkap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la aktivitas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tanggung jawab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Amanah.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upa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dalam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tanggung jawab LAZ DPU Kaltim tidak hany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anusia namun jug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Tuhan. Hal in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rah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p Shari’ah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Th</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y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atakan bahwa </w:t>
      </w:r>
      <w:r w:rsidRPr="007D6976">
        <w:rPr>
          <w:rFonts w:ascii="Times New Roman" w:eastAsia="DengXian" w:hAnsi="Times New Roman" w:cs="Times New Roman"/>
          <w:kern w:val="0"/>
          <w:lang w:val="id-ID"/>
          <w14:ligatures w14:val="none"/>
        </w:rPr>
        <w:lastRenderedPageBreak/>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dan akuntabilita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puti akuntabilita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Tuhan, akuntabilita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anusia, dan akuntanbilita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pada alam. </w:t>
      </w:r>
    </w:p>
    <w:p w14:paraId="1462D57C" w14:textId="7FC8C08C" w:rsidR="007D6976" w:rsidRPr="007D6976" w:rsidRDefault="007D6976" w:rsidP="007D6976">
      <w:pPr>
        <w:spacing w:line="480" w:lineRule="auto"/>
        <w:ind w:left="284" w:firstLine="436"/>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ka dari itu, ha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sa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ri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angkat judul </w:t>
      </w:r>
      <w:r w:rsidRPr="007D6976">
        <w:rPr>
          <w:rFonts w:ascii="Times New Roman" w:eastAsia="DengXian" w:hAnsi="Times New Roman" w:cs="Times New Roman"/>
          <w:b/>
          <w:bCs/>
          <w:kern w:val="0"/>
          <w:lang w:val="id-ID"/>
          <w14:ligatures w14:val="none"/>
        </w:rPr>
        <w:t xml:space="preserve">“Akuntabilitas Pengelolaan Zakat, Infaq dan Shadaqah Dalam Perspektif </w:t>
      </w:r>
      <w:r w:rsidRPr="007D6976">
        <w:rPr>
          <w:rFonts w:ascii="Times New Roman" w:eastAsia="DengXian" w:hAnsi="Times New Roman" w:cs="Times New Roman"/>
          <w:b/>
          <w:bCs/>
          <w:i/>
          <w:iCs/>
          <w:kern w:val="0"/>
          <w:lang w:val="id-ID"/>
          <w14:ligatures w14:val="none"/>
        </w:rPr>
        <w:t>Shari’ah Enterprise Theory</w:t>
      </w:r>
      <w:r w:rsidRPr="007D6976">
        <w:rPr>
          <w:rFonts w:ascii="Times New Roman" w:eastAsia="DengXian" w:hAnsi="Times New Roman" w:cs="Times New Roman"/>
          <w:b/>
          <w:bCs/>
          <w:kern w:val="0"/>
          <w:lang w:val="id-ID"/>
          <w14:ligatures w14:val="none"/>
        </w:rPr>
        <w:t xml:space="preserve"> Pada LAZ DPU Kaltim”</w:t>
      </w:r>
    </w:p>
    <w:p w14:paraId="2EA4C134" w14:textId="77777777" w:rsidR="007D6976" w:rsidRPr="007D6976" w:rsidRDefault="007D6976" w:rsidP="00D7024B">
      <w:pPr>
        <w:numPr>
          <w:ilvl w:val="1"/>
          <w:numId w:val="17"/>
        </w:numPr>
        <w:spacing w:line="480" w:lineRule="auto"/>
        <w:jc w:val="both"/>
        <w:outlineLvl w:val="1"/>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t xml:space="preserve"> </w:t>
      </w:r>
      <w:bookmarkStart w:id="3" w:name="_Toc200961162"/>
      <w:r w:rsidRPr="007D6976">
        <w:rPr>
          <w:rFonts w:ascii="Times New Roman" w:eastAsia="DengXian" w:hAnsi="Times New Roman" w:cs="Times New Roman"/>
          <w:b/>
          <w:bCs/>
          <w:kern w:val="0"/>
          <w:lang w:val="id-ID"/>
          <w14:ligatures w14:val="none"/>
        </w:rPr>
        <w:t>Rumusan Masalah</w:t>
      </w:r>
      <w:bookmarkEnd w:id="3"/>
    </w:p>
    <w:p w14:paraId="0194A27D" w14:textId="0F99DD35" w:rsidR="007D6976" w:rsidRPr="007D6976" w:rsidRDefault="007D6976" w:rsidP="007D6976">
      <w:pPr>
        <w:spacing w:line="480" w:lineRule="auto"/>
        <w:ind w:left="720" w:firstLine="9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latar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ang dia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bagi rumusan masalah  </w:t>
      </w:r>
    </w:p>
    <w:p w14:paraId="3E2A4A89" w14:textId="77D00AE3"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kut: </w:t>
      </w:r>
    </w:p>
    <w:p w14:paraId="777A3B4A" w14:textId="0F66ADF3"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1.</w:t>
      </w:r>
      <w:bookmarkStart w:id="4" w:name="_Hlk201221080"/>
      <w:r w:rsidRPr="007D6976">
        <w:rPr>
          <w:rFonts w:ascii="Times New Roman" w:eastAsia="DengXian" w:hAnsi="Times New Roman" w:cs="Times New Roman"/>
          <w:kern w:val="0"/>
          <w:lang w:val="id-ID"/>
          <w14:ligatures w14:val="none"/>
        </w:rPr>
        <w:t xml:space="preserve"> Bagaimana praktik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yang dilakukan LAZ DPU Kaltim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y</w:t>
      </w:r>
      <w:bookmarkEnd w:id="4"/>
      <w:r w:rsidRPr="007D6976">
        <w:rPr>
          <w:rFonts w:ascii="Times New Roman" w:eastAsia="DengXian" w:hAnsi="Times New Roman" w:cs="Times New Roman"/>
          <w:i/>
          <w:iCs/>
          <w:kern w:val="0"/>
          <w:lang w:val="id-ID"/>
          <w14:ligatures w14:val="none"/>
        </w:rPr>
        <w:t xml:space="preserve"> </w:t>
      </w:r>
      <w:r w:rsidRPr="007D6976">
        <w:rPr>
          <w:rFonts w:ascii="Times New Roman" w:eastAsia="DengXian" w:hAnsi="Times New Roman" w:cs="Times New Roman"/>
          <w:kern w:val="0"/>
          <w:lang w:val="id-ID"/>
          <w14:ligatures w14:val="none"/>
        </w:rPr>
        <w:t>dalam akuntabilitas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lah)</w:t>
      </w:r>
    </w:p>
    <w:p w14:paraId="2741832A" w14:textId="135CC27F"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2. Bagaimana praktik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yang dilakukan LAZ DPU Kaltim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dalam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anusia)</w:t>
      </w:r>
    </w:p>
    <w:p w14:paraId="1751B0B6" w14:textId="34C93383"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3. Bagaimana praktik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yang dilakukan LAZ DPU Kaltim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 xml:space="preserve">dalam akuntabilitas </w:t>
      </w:r>
      <w:bookmarkStart w:id="5" w:name="_Hlk201221390"/>
      <w:r w:rsidRPr="007D6976">
        <w:rPr>
          <w:rFonts w:ascii="Times New Roman" w:eastAsia="DengXian" w:hAnsi="Times New Roman" w:cs="Times New Roman"/>
          <w:kern w:val="0"/>
          <w:lang w:val="id-ID"/>
          <w14:ligatures w14:val="none"/>
        </w:rPr>
        <w:t>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am)</w:t>
      </w:r>
      <w:bookmarkEnd w:id="5"/>
      <w:r w:rsidRPr="007D6976">
        <w:rPr>
          <w:rFonts w:ascii="Times New Roman" w:eastAsia="DengXian" w:hAnsi="Times New Roman" w:cs="Times New Roman"/>
          <w:kern w:val="0"/>
          <w:lang w:val="id-ID"/>
          <w14:ligatures w14:val="none"/>
        </w:rPr>
        <w:br w:type="page"/>
      </w:r>
    </w:p>
    <w:p w14:paraId="33F4F06A" w14:textId="77777777" w:rsidR="007D6976" w:rsidRPr="007D6976" w:rsidRDefault="007D6976" w:rsidP="00D7024B">
      <w:pPr>
        <w:numPr>
          <w:ilvl w:val="1"/>
          <w:numId w:val="17"/>
        </w:numPr>
        <w:spacing w:line="480" w:lineRule="auto"/>
        <w:jc w:val="both"/>
        <w:outlineLvl w:val="1"/>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lastRenderedPageBreak/>
        <w:t xml:space="preserve"> </w:t>
      </w:r>
      <w:bookmarkStart w:id="6" w:name="_Toc200961163"/>
      <w:r w:rsidRPr="007D6976">
        <w:rPr>
          <w:rFonts w:ascii="Times New Roman" w:eastAsia="DengXian" w:hAnsi="Times New Roman" w:cs="Times New Roman"/>
          <w:b/>
          <w:bCs/>
          <w:kern w:val="0"/>
          <w:lang w:val="id-ID"/>
          <w14:ligatures w14:val="none"/>
        </w:rPr>
        <w:t>Tujuan Penelitian</w:t>
      </w:r>
      <w:bookmarkEnd w:id="6"/>
    </w:p>
    <w:p w14:paraId="56B7D21F" w14:textId="4B6FB9D4"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i/>
          <w:iCs/>
          <w:kern w:val="0"/>
          <w:lang w:val="id-ID"/>
          <w14:ligatures w14:val="none"/>
        </w:rPr>
      </w:pPr>
      <w:r w:rsidRPr="007D6976">
        <w:rPr>
          <w:rFonts w:ascii="Times New Roman" w:eastAsia="DengXian" w:hAnsi="Times New Roman" w:cs="Times New Roman"/>
          <w:kern w:val="0"/>
          <w:lang w:val="id-ID"/>
          <w14:ligatures w14:val="none"/>
        </w:rPr>
        <w:t>1.</w:t>
      </w:r>
      <w:bookmarkStart w:id="7" w:name="_Hlk201221296"/>
      <w:r w:rsidRPr="007D6976">
        <w:rPr>
          <w:rFonts w:ascii="Times New Roman" w:eastAsia="DengXian" w:hAnsi="Times New Roman" w:cs="Times New Roman"/>
          <w:kern w:val="0"/>
          <w:lang w:val="id-ID"/>
          <w14:ligatures w14:val="none"/>
        </w:rPr>
        <w:t xml:space="preserve">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ham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pada LAZ DPU Kaltim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 xml:space="preserve">dalam akuntabilitas </w:t>
      </w:r>
      <w:bookmarkEnd w:id="7"/>
      <w:r w:rsidRPr="007D6976">
        <w:rPr>
          <w:rFonts w:ascii="Times New Roman" w:eastAsia="DengXian" w:hAnsi="Times New Roman" w:cs="Times New Roman"/>
          <w:kern w:val="0"/>
          <w:lang w:val="id-ID"/>
          <w14:ligatures w14:val="none"/>
        </w:rPr>
        <w:t>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lah)</w:t>
      </w:r>
    </w:p>
    <w:p w14:paraId="6504D144" w14:textId="36921767"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2. </w:t>
      </w:r>
      <w:bookmarkStart w:id="8" w:name="_Hlk201221377"/>
      <w:r w:rsidRPr="007D6976">
        <w:rPr>
          <w:rFonts w:ascii="Times New Roman" w:eastAsia="DengXian" w:hAnsi="Times New Roman" w:cs="Times New Roman"/>
          <w:kern w:val="0"/>
          <w:lang w:val="id-ID"/>
          <w14:ligatures w14:val="none"/>
        </w:rPr>
        <w:t>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ham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pada LAZ DPU Kaltim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 xml:space="preserve">dalam akuntabilitas </w:t>
      </w:r>
      <w:bookmarkEnd w:id="8"/>
      <w:r w:rsidRPr="007D6976">
        <w:rPr>
          <w:rFonts w:ascii="Times New Roman" w:eastAsia="DengXian" w:hAnsi="Times New Roman" w:cs="Times New Roman"/>
          <w:kern w:val="0"/>
          <w:lang w:val="id-ID"/>
          <w14:ligatures w14:val="none"/>
        </w:rPr>
        <w:t>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anusia)</w:t>
      </w:r>
    </w:p>
    <w:p w14:paraId="04DD0E06" w14:textId="238566D9" w:rsidR="007D6976" w:rsidRPr="007D6976" w:rsidRDefault="007D6976" w:rsidP="007D6976">
      <w:pPr>
        <w:tabs>
          <w:tab w:val="left" w:pos="720"/>
        </w:tabs>
        <w:spacing w:line="480" w:lineRule="auto"/>
        <w:ind w:left="36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3.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ham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akuntabilit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pada LAZ DPU Kaltim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dalam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am)</w:t>
      </w:r>
    </w:p>
    <w:p w14:paraId="2F6FBA5F" w14:textId="77777777" w:rsidR="007D6976" w:rsidRPr="007D6976" w:rsidRDefault="007D6976" w:rsidP="00D7024B">
      <w:pPr>
        <w:numPr>
          <w:ilvl w:val="1"/>
          <w:numId w:val="17"/>
        </w:numPr>
        <w:spacing w:line="480" w:lineRule="auto"/>
        <w:jc w:val="both"/>
        <w:outlineLvl w:val="1"/>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t xml:space="preserve"> </w:t>
      </w:r>
      <w:bookmarkStart w:id="9" w:name="_Toc200961164"/>
      <w:r w:rsidRPr="007D6976">
        <w:rPr>
          <w:rFonts w:ascii="Times New Roman" w:eastAsia="DengXian" w:hAnsi="Times New Roman" w:cs="Times New Roman"/>
          <w:b/>
          <w:bCs/>
          <w:kern w:val="0"/>
          <w:lang w:val="id-ID"/>
          <w14:ligatures w14:val="none"/>
        </w:rPr>
        <w:t>Manfaat Penelitian</w:t>
      </w:r>
      <w:bookmarkEnd w:id="9"/>
    </w:p>
    <w:p w14:paraId="6C4D9F35" w14:textId="5E155BCC" w:rsidR="007D6976" w:rsidRPr="007D6976" w:rsidRDefault="007D6976" w:rsidP="007D6976">
      <w:pPr>
        <w:spacing w:line="480" w:lineRule="auto"/>
        <w:ind w:left="72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iharapkan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pai tujua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manfa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bagi pihak-pihak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tuhkan d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ngan. Adapun manfaat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itu</w:t>
      </w:r>
    </w:p>
    <w:p w14:paraId="78E1A624" w14:textId="4DB65865" w:rsidR="007D6976" w:rsidRPr="007D6976" w:rsidRDefault="007D6976" w:rsidP="00D7024B">
      <w:pPr>
        <w:numPr>
          <w:ilvl w:val="0"/>
          <w:numId w:val="1"/>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faa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tis</w:t>
      </w:r>
    </w:p>
    <w:p w14:paraId="03AFB6E2" w14:textId="079B70C8"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iharapkan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acu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tis bag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lain yang ing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s dimas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tang.</w:t>
      </w:r>
    </w:p>
    <w:p w14:paraId="07079CB3" w14:textId="77777777" w:rsidR="007D6976" w:rsidRPr="007D6976" w:rsidRDefault="007D6976" w:rsidP="00D7024B">
      <w:pPr>
        <w:numPr>
          <w:ilvl w:val="0"/>
          <w:numId w:val="1"/>
        </w:numPr>
        <w:spacing w:line="259" w:lineRule="auto"/>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faat Praktis</w:t>
      </w:r>
    </w:p>
    <w:p w14:paraId="4A133307" w14:textId="77777777" w:rsidR="007D6976" w:rsidRPr="007D6976" w:rsidRDefault="007D6976" w:rsidP="007D6976">
      <w:pPr>
        <w:spacing w:line="259" w:lineRule="auto"/>
        <w:ind w:left="786"/>
        <w:contextualSpacing/>
        <w:rPr>
          <w:rFonts w:ascii="Times New Roman" w:eastAsia="DengXian" w:hAnsi="Times New Roman" w:cs="Times New Roman"/>
          <w:kern w:val="0"/>
          <w:lang w:val="id-ID"/>
          <w14:ligatures w14:val="none"/>
        </w:rPr>
      </w:pPr>
    </w:p>
    <w:p w14:paraId="5D996FA1" w14:textId="46530890" w:rsidR="007D6976" w:rsidRPr="007D6976" w:rsidRDefault="007D6976" w:rsidP="007D6976">
      <w:pPr>
        <w:spacing w:line="480" w:lineRule="auto"/>
        <w:ind w:left="720" w:firstLine="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iharap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mbangan bagi pihak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Amil Zakat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kan praktik akuntanbilitas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dasarkan Shari’ah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Th</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y, agar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gk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yang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dan akunta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p>
    <w:p w14:paraId="625C5664" w14:textId="77777777" w:rsidR="007D6976" w:rsidRPr="007D6976" w:rsidRDefault="007D6976" w:rsidP="007D6976">
      <w:pPr>
        <w:spacing w:line="259" w:lineRule="auto"/>
        <w:jc w:val="both"/>
        <w:rPr>
          <w:rFonts w:ascii="Times New Roman" w:eastAsia="DengXian" w:hAnsi="Times New Roman" w:cs="Times New Roman"/>
          <w:kern w:val="0"/>
          <w:lang w:val="id-ID"/>
          <w14:ligatures w14:val="none"/>
        </w:rPr>
        <w:sectPr w:rsidR="007D6976" w:rsidRPr="007D6976" w:rsidSect="007D6976">
          <w:footerReference w:type="default" r:id="rId10"/>
          <w:headerReference w:type="first" r:id="rId11"/>
          <w:footerReference w:type="first" r:id="rId12"/>
          <w:pgSz w:w="11906" w:h="16838" w:code="9"/>
          <w:pgMar w:top="2268" w:right="1701" w:bottom="1701" w:left="2268" w:header="706" w:footer="706" w:gutter="0"/>
          <w:pgNumType w:start="2"/>
          <w:cols w:space="708"/>
          <w:titlePg/>
          <w:docGrid w:linePitch="360"/>
        </w:sectPr>
      </w:pPr>
    </w:p>
    <w:p w14:paraId="0B6B318B" w14:textId="77777777" w:rsidR="007D6976" w:rsidRPr="007D6976" w:rsidRDefault="007D6976" w:rsidP="007D6976">
      <w:pPr>
        <w:spacing w:after="0" w:line="480" w:lineRule="auto"/>
        <w:jc w:val="center"/>
        <w:outlineLvl w:val="0"/>
        <w:rPr>
          <w:rFonts w:ascii="Times New Roman" w:eastAsia="DengXian" w:hAnsi="Times New Roman" w:cs="Times New Roman"/>
          <w:b/>
          <w:bCs/>
          <w:kern w:val="0"/>
          <w:lang w:val="id-ID" w:eastAsia="zh-CN"/>
          <w14:ligatures w14:val="none"/>
        </w:rPr>
      </w:pPr>
      <w:bookmarkStart w:id="10" w:name="_Toc200961165"/>
      <w:r w:rsidRPr="007D6976">
        <w:rPr>
          <w:rFonts w:ascii="Times New Roman" w:eastAsia="DengXian" w:hAnsi="Times New Roman" w:cs="Times New Roman"/>
          <w:b/>
          <w:bCs/>
          <w:kern w:val="0"/>
          <w:lang w:val="id-ID" w:eastAsia="zh-CN"/>
          <w14:ligatures w14:val="none"/>
        </w:rPr>
        <w:lastRenderedPageBreak/>
        <w:t xml:space="preserve">BAB II </w:t>
      </w:r>
      <w:r w:rsidRPr="007D6976">
        <w:rPr>
          <w:rFonts w:ascii="Times New Roman" w:eastAsia="DengXian" w:hAnsi="Times New Roman" w:cs="Times New Roman"/>
          <w:b/>
          <w:bCs/>
          <w:kern w:val="0"/>
          <w:lang w:val="id-ID" w:eastAsia="zh-CN"/>
          <w14:ligatures w14:val="none"/>
        </w:rPr>
        <w:br/>
        <w:t>KAJIAN PUSTAKA</w:t>
      </w:r>
      <w:bookmarkEnd w:id="10"/>
    </w:p>
    <w:p w14:paraId="2A585499"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11" w:name="_Toc200961166"/>
      <w:r w:rsidRPr="007D6976">
        <w:rPr>
          <w:rFonts w:ascii="Times New Roman" w:eastAsia="DengXian" w:hAnsi="Times New Roman" w:cs="Times New Roman"/>
          <w:b/>
          <w:bCs/>
          <w:kern w:val="0"/>
          <w:lang w:val="id-ID"/>
          <w14:ligatures w14:val="none"/>
        </w:rPr>
        <w:t>2.1. Landasan Teori</w:t>
      </w:r>
      <w:bookmarkEnd w:id="11"/>
    </w:p>
    <w:p w14:paraId="19B246C7"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12" w:name="_Toc200961167"/>
      <w:r w:rsidRPr="007D6976">
        <w:rPr>
          <w:rFonts w:ascii="Times New Roman" w:eastAsia="DengXian" w:hAnsi="Times New Roman" w:cs="Times New Roman"/>
          <w:b/>
          <w:bCs/>
          <w:kern w:val="0"/>
          <w:lang w:val="id-ID"/>
          <w14:ligatures w14:val="none"/>
        </w:rPr>
        <w:t xml:space="preserve">2.1.1. </w:t>
      </w:r>
      <w:r w:rsidRPr="007D6976">
        <w:rPr>
          <w:rFonts w:ascii="Times New Roman" w:eastAsia="DengXian" w:hAnsi="Times New Roman" w:cs="Times New Roman"/>
          <w:b/>
          <w:bCs/>
          <w:kern w:val="0"/>
          <w:lang w:val="id-ID"/>
          <w14:ligatures w14:val="none"/>
        </w:rPr>
        <w:tab/>
        <w:t>Akuntabilitas dalam Islam</w:t>
      </w:r>
      <w:bookmarkEnd w:id="12"/>
    </w:p>
    <w:p w14:paraId="675207EC" w14:textId="1126ED83"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h di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tapk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sunnatullah yang sangat di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nkan dalam Islam, bukan saj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ikuti standar m</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l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umum atau undang-undang 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r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luruhan. </w:t>
      </w:r>
      <w:bookmarkStart w:id="13" w:name="_Hlk199718210"/>
      <w:r w:rsidRPr="007D6976">
        <w:rPr>
          <w:rFonts w:ascii="Times New Roman" w:hAnsi="Times New Roman" w:cs="Times New Roman"/>
          <w:kern w:val="0"/>
          <w:lang w:val="id-ID"/>
          <w14:ligatures w14:val="none"/>
        </w:rPr>
        <w:t>Akuntabilitas atau tanggung jawab s</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ial tidak hanya dibatasi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turan spiritual, namun jug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ajawaban dirumusk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sarana yang fungsi</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l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ujuan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apa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idhaan Allah </w:t>
      </w:r>
      <w:r w:rsidRPr="007D6976">
        <w:rPr>
          <w:rFonts w:ascii="Times New Roman" w:hAnsi="Times New Roman" w:cs="Times New Roman"/>
          <w:kern w:val="0"/>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DOI":"10.21093/at.v4i1.1288","ISSN":"2460-9404","abstract":"This study is aimed to find out accountability within Shari’ah Enterprise Theory and know the process also type of accountability in islamic business organization case study at Pamella Supermarket. The methods of this study is qualitative approach using research study. The analyze technique is domain and taxonomy. The results obtained, that the implementation of accountability with Shari’ah Enterprise Theory in Pamella Supermarket based on pamella owner’s concept on accountability that the purpose of life is rahmatan lil alamin that is each muslim can give a benefit to of the muslims. The realization of that concept is there will be a separation of responsibility: business fund from social fund which is managed by Pamella. From the supermarket sight, the business fund is under the responsibility of the owner and to Allah SWT. While the social fund is under the responsibilityof the society by holding some social humanity program, which are reported to the society as well as to the existing interrelated departments in Yogyakarta","author":[{"dropping-particle":"","family":"Kalbarini","given":"Rahmah Yulisa","non-dropping-particle":"","parse-names":false,"suffix":""}],"container-title":"Al-Tijary","id":"ITEM-1","issue":"1","issued":{"date-parts":[["2018"]]},"page":"1-12","title":"Implementasi Akuntabilitas dalam Shari’ah Enterprise Theory di Lembaga Bisnis Syari’ah (Studi Kasus: Swalayan Pamella Yogyakarta)","type":"article-journal","volume":"4"},"uris":["http://www.mendeley.com/documents/?uuid=ccce3de4-881a-4c04-972e-1c06dfff098c"]}],"mendeley":{"formattedCitation":"(Kalbarini, 2018)","plainTextFormattedCitation":"(Kalbarini, 2018)","previouslyFormattedCitation":"(Kalbarini, 2018)"},"properties":{"noteIndex":0},"schema":"https://github.com/citation-style-language/schema/raw/master/csl-citation.json"}</w:instrText>
      </w:r>
      <w:r w:rsidRPr="007D6976">
        <w:rPr>
          <w:rFonts w:ascii="Times New Roman" w:hAnsi="Times New Roman" w:cs="Times New Roman"/>
          <w:kern w:val="0"/>
          <w:lang w:val="id-ID"/>
          <w14:ligatures w14:val="none"/>
        </w:rPr>
        <w:fldChar w:fldCharType="separate"/>
      </w:r>
      <w:r w:rsidRPr="007D6976">
        <w:rPr>
          <w:rFonts w:ascii="Times New Roman" w:hAnsi="Times New Roman" w:cs="Times New Roman"/>
          <w:noProof/>
          <w:kern w:val="0"/>
          <w:lang w:val="id-ID"/>
          <w14:ligatures w14:val="none"/>
        </w:rPr>
        <w:t>(Kalbarini, 2018)</w:t>
      </w:r>
      <w:r w:rsidRPr="007D6976">
        <w:rPr>
          <w:rFonts w:ascii="Times New Roman" w:hAnsi="Times New Roman" w:cs="Times New Roman"/>
          <w:kern w:val="0"/>
          <w:lang w:val="id-ID"/>
          <w14:ligatures w14:val="none"/>
        </w:rPr>
        <w:fldChar w:fldCharType="end"/>
      </w:r>
      <w:r w:rsidRPr="007D6976">
        <w:rPr>
          <w:rFonts w:ascii="Times New Roman" w:hAnsi="Times New Roman" w:cs="Times New Roman"/>
          <w:kern w:val="0"/>
          <w:lang w:val="id-ID"/>
          <w14:ligatures w14:val="none"/>
        </w:rPr>
        <w:t xml:space="preserve">. </w:t>
      </w:r>
      <w:bookmarkEnd w:id="13"/>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 yang digambarkan dalam Al-Qur’an surah Al-Baqarah ayat 282 Allah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firman:</w:t>
      </w:r>
    </w:p>
    <w:p w14:paraId="5106DB73" w14:textId="6FFFD702" w:rsidR="007D6976" w:rsidRPr="007D6976" w:rsidRDefault="007D6976" w:rsidP="007D6976">
      <w:pPr>
        <w:spacing w:line="240" w:lineRule="auto"/>
        <w:ind w:left="1418" w:right="616"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lang w:val="id-ID"/>
          <w14:ligatures w14:val="none"/>
        </w:rPr>
        <w:t xml:space="preserve">“Wahai </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 yang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iman! Apabila kamu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akukan utang piutang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transaksi) untuk waktu yang di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ukan, 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daklah kamu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kannya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catat dan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mbukukannya). Dan 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daklah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 p</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 di antara kamu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kannya 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gan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ar. Janganlah p</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ak untuk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kannya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bagaimana Allah 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ah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gajarkannya 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padanya, maka 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daklah dia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uliskannya. Dan 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ndaklah </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 yang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utang itu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dik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kan, dan 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daklah ia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takwa 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pada Allah, Tuhannya, dan janganlah dia m</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gurangi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dikitpun daripadanya….” </w:t>
      </w:r>
      <w:r w:rsidRPr="007D6976">
        <w:rPr>
          <w:rFonts w:ascii="Times New Roman" w:hAnsi="Times New Roman" w:cs="Times New Roman"/>
          <w:kern w:val="0"/>
          <w:lang w:val="id-ID"/>
          <w14:ligatures w14:val="none"/>
        </w:rPr>
        <w:t>(Al-Qur’an surah Al-Baqarah : 282)</w:t>
      </w:r>
    </w:p>
    <w:p w14:paraId="0F1DA824" w14:textId="77777777" w:rsidR="007D6976" w:rsidRPr="007D6976" w:rsidRDefault="007D6976" w:rsidP="007D6976">
      <w:pPr>
        <w:spacing w:line="240" w:lineRule="auto"/>
        <w:ind w:left="1418" w:right="616" w:firstLine="720"/>
        <w:contextualSpacing/>
        <w:jc w:val="both"/>
        <w:rPr>
          <w:rFonts w:ascii="Times New Roman" w:hAnsi="Times New Roman" w:cs="Times New Roman"/>
          <w:kern w:val="0"/>
          <w:lang w:val="id-ID"/>
          <w14:ligatures w14:val="none"/>
        </w:rPr>
      </w:pPr>
    </w:p>
    <w:p w14:paraId="7FC82CFD" w14:textId="51FC9F41" w:rsidR="007D6976" w:rsidRPr="007D6976" w:rsidRDefault="007D6976" w:rsidP="007D6976">
      <w:pPr>
        <w:spacing w:line="480" w:lineRule="auto"/>
        <w:ind w:left="720"/>
        <w:rPr>
          <w:rFonts w:ascii="Times New Roman" w:hAnsi="Times New Roman" w:cs="Times New Roman"/>
          <w:i/>
          <w:iCs/>
          <w:kern w:val="0"/>
          <w:lang w:val="id-ID"/>
          <w14:ligatures w14:val="none"/>
        </w:rPr>
      </w:pPr>
      <w:r w:rsidRPr="007D6976">
        <w:rPr>
          <w:rFonts w:ascii="Times New Roman" w:hAnsi="Times New Roman" w:cs="Times New Roman"/>
          <w:kern w:val="0"/>
          <w:lang w:val="id-ID"/>
          <w14:ligatures w14:val="none"/>
        </w:rPr>
        <w:t>Ay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t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s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ntah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ukan p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atatan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r a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tiap transaksi. Dan dilanjutk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QS Al Baqarah ayat 254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bunyi:</w:t>
      </w:r>
    </w:p>
    <w:p w14:paraId="3D72E3CA" w14:textId="77777777" w:rsidR="007D6976" w:rsidRPr="007D6976" w:rsidRDefault="007D6976" w:rsidP="007D6976">
      <w:pPr>
        <w:spacing w:line="259" w:lineRule="auto"/>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br w:type="page"/>
      </w:r>
    </w:p>
    <w:p w14:paraId="7B999C36" w14:textId="07F2EBB9" w:rsidR="007D6976" w:rsidRPr="007D6976" w:rsidRDefault="007D6976" w:rsidP="007D6976">
      <w:pPr>
        <w:spacing w:line="240" w:lineRule="auto"/>
        <w:ind w:left="720" w:right="49" w:firstLine="698"/>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lastRenderedPageBreak/>
        <w:t>“</w:t>
      </w:r>
      <w:r w:rsidRPr="007D6976">
        <w:rPr>
          <w:rFonts w:ascii="Times New Roman" w:hAnsi="Times New Roman" w:cs="Times New Roman"/>
          <w:i/>
          <w:iCs/>
          <w:kern w:val="0"/>
          <w:lang w:val="id-ID"/>
          <w14:ligatures w14:val="none"/>
        </w:rPr>
        <w:t xml:space="preserve">Wahai </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 yang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iman, infakkanlah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bagian dari 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z</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ki yang 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ah Kami anug</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hkan 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padamu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um datang hari (Kiamat) yang tidak ada (lagi) jual b</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i padanya (hari itu), tidak ada juga p</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sahabatan yang akrab, dan tidak ada pula syafaat. </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ang kafir itulah </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ang zalim</w:t>
      </w:r>
      <w:r w:rsidRPr="007D6976">
        <w:rPr>
          <w:rFonts w:ascii="Times New Roman" w:hAnsi="Times New Roman" w:cs="Times New Roman"/>
          <w:kern w:val="0"/>
          <w:lang w:val="id-ID"/>
          <w14:ligatures w14:val="none"/>
        </w:rPr>
        <w:t>.” (QS Al Baqarah ayat 254)</w:t>
      </w:r>
    </w:p>
    <w:p w14:paraId="4F0AD008" w14:textId="60BC9819" w:rsidR="007D6976" w:rsidRPr="007D6976" w:rsidRDefault="007D6976" w:rsidP="007D6976">
      <w:pPr>
        <w:spacing w:line="480" w:lineRule="auto"/>
        <w:ind w:left="720" w:right="49" w:firstLine="720"/>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yat in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skan bahw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wajib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yampaikan aman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manya, artinya manusi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wajiban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k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l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uatu 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h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amanahnya.</w:t>
      </w:r>
    </w:p>
    <w:p w14:paraId="6CDBAC07" w14:textId="3ECBFC89" w:rsidR="007D6976" w:rsidRPr="007D6976" w:rsidRDefault="007D6976" w:rsidP="007D6976">
      <w:pPr>
        <w:spacing w:line="480" w:lineRule="auto"/>
        <w:ind w:left="720" w:firstLine="720"/>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akuntabilitas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i tiga di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i, yaitu  hubungan manusi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Allah (</w:t>
      </w:r>
      <w:r w:rsidRPr="007D6976">
        <w:rPr>
          <w:rFonts w:ascii="Times New Roman" w:hAnsi="Times New Roman" w:cs="Times New Roman"/>
          <w:i/>
          <w:iCs/>
          <w:kern w:val="0"/>
          <w:lang w:val="id-ID"/>
          <w14:ligatures w14:val="none"/>
        </w:rPr>
        <w:t>Hablumminaallah</w:t>
      </w:r>
      <w:r w:rsidRPr="007D6976">
        <w:rPr>
          <w:rFonts w:ascii="Times New Roman" w:hAnsi="Times New Roman" w:cs="Times New Roman"/>
          <w:kern w:val="0"/>
          <w:lang w:val="id-ID"/>
          <w14:ligatures w14:val="none"/>
        </w:rPr>
        <w:t>)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bagai </w:t>
      </w:r>
      <w:r w:rsidRPr="007D6976">
        <w:rPr>
          <w:rFonts w:ascii="Times New Roman" w:hAnsi="Times New Roman" w:cs="Times New Roman"/>
          <w:i/>
          <w:iCs/>
          <w:kern w:val="0"/>
          <w:lang w:val="id-ID"/>
          <w14:ligatures w14:val="none"/>
        </w:rPr>
        <w:t>khalifah Allah,</w:t>
      </w:r>
      <w:r w:rsidRPr="007D6976">
        <w:rPr>
          <w:rFonts w:ascii="Times New Roman" w:hAnsi="Times New Roman" w:cs="Times New Roman"/>
          <w:kern w:val="0"/>
          <w:lang w:val="id-ID"/>
          <w14:ligatures w14:val="none"/>
        </w:rPr>
        <w:t xml:space="preserve"> hubungan manusi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manusia (</w:t>
      </w:r>
      <w:r w:rsidRPr="007D6976">
        <w:rPr>
          <w:rFonts w:ascii="Times New Roman" w:hAnsi="Times New Roman" w:cs="Times New Roman"/>
          <w:i/>
          <w:iCs/>
          <w:kern w:val="0"/>
          <w:lang w:val="id-ID"/>
          <w14:ligatures w14:val="none"/>
        </w:rPr>
        <w:t>hablumminannaas</w:t>
      </w:r>
      <w:r w:rsidRPr="007D6976">
        <w:rPr>
          <w:rFonts w:ascii="Times New Roman" w:hAnsi="Times New Roman" w:cs="Times New Roman"/>
          <w:kern w:val="0"/>
          <w:lang w:val="id-ID"/>
          <w14:ligatures w14:val="none"/>
        </w:rPr>
        <w:t>)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jalankan </w:t>
      </w:r>
      <w:r w:rsidRPr="007D6976">
        <w:rPr>
          <w:rFonts w:ascii="Times New Roman" w:hAnsi="Times New Roman" w:cs="Times New Roman"/>
          <w:i/>
          <w:iCs/>
          <w:kern w:val="0"/>
          <w:lang w:val="id-ID"/>
          <w14:ligatures w14:val="none"/>
        </w:rPr>
        <w:t>mu’amalah</w:t>
      </w:r>
      <w:r w:rsidRPr="007D6976">
        <w:rPr>
          <w:rFonts w:ascii="Times New Roman" w:hAnsi="Times New Roman" w:cs="Times New Roman"/>
          <w:kern w:val="0"/>
          <w:lang w:val="id-ID"/>
          <w14:ligatures w14:val="none"/>
        </w:rPr>
        <w:t xml:space="preserve"> , dan hubungan manusi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alam (</w:t>
      </w:r>
      <w:r w:rsidRPr="007D6976">
        <w:rPr>
          <w:rFonts w:ascii="Times New Roman" w:hAnsi="Times New Roman" w:cs="Times New Roman"/>
          <w:i/>
          <w:iCs/>
          <w:kern w:val="0"/>
          <w:lang w:val="id-ID"/>
          <w14:ligatures w14:val="none"/>
        </w:rPr>
        <w:t>hablum fil ardh</w:t>
      </w:r>
      <w:r w:rsidRPr="007D6976">
        <w:rPr>
          <w:rFonts w:ascii="Times New Roman" w:hAnsi="Times New Roman" w:cs="Times New Roman"/>
          <w:kern w:val="0"/>
          <w:lang w:val="id-ID"/>
          <w14:ligatures w14:val="none"/>
        </w:rPr>
        <w:t>)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anfaatk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hara alam. Dalam hal ini Al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amanah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kan pus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nggi, dan manusi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kan apa 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h dilaku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manusia lainnya maupun alam.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bumi, in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uany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lu di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k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uai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an aturan Tuhan. </w:t>
      </w:r>
    </w:p>
    <w:p w14:paraId="426382AD" w14:textId="36BF0BBC"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pa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tif islam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pat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pa indikat</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sanaan akuntabilitas, yaitu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ut :</w:t>
      </w:r>
    </w:p>
    <w:p w14:paraId="7E9903AE" w14:textId="3BD7C8BE" w:rsidR="007D6976" w:rsidRPr="007D6976" w:rsidRDefault="007D6976" w:rsidP="007D6976">
      <w:pPr>
        <w:spacing w:line="480" w:lineRule="auto"/>
        <w:ind w:left="720" w:firstLine="720"/>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la aktivitas harus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tikan d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utama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umat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wujudan Amanah yang di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an All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manusi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bagai khalifah (Wakil Allah), Aktivitas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dilaksanakan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an adil, Aktivitas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tida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sak lingkung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itar.</w:t>
      </w:r>
    </w:p>
    <w:p w14:paraId="4F2F2C70" w14:textId="166719B9" w:rsidR="007D6976" w:rsidRPr="007D6976" w:rsidRDefault="007D6976" w:rsidP="007D6976">
      <w:pPr>
        <w:spacing w:line="480" w:lineRule="auto"/>
        <w:ind w:left="630" w:firstLine="720"/>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lastRenderedPageBreak/>
        <w:t>Dari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p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san ditas, dapat disimpulkan bahwa akuntabilitas dalam islam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rt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k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gala aktivitas yang dilakuk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manusi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iha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ng aman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Tuhan. Hal ini dika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kan Tuh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i amanah.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ka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 itu, manusia yang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lankan amanah diharapkan bis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 atas amanah 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h di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ikan.  </w:t>
      </w:r>
    </w:p>
    <w:p w14:paraId="5FC892D6"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14" w:name="_Toc200961168"/>
      <w:bookmarkStart w:id="15" w:name="_Hlk197604559"/>
      <w:r w:rsidRPr="007D6976">
        <w:rPr>
          <w:rFonts w:ascii="Times New Roman" w:eastAsia="DengXian" w:hAnsi="Times New Roman" w:cs="Times New Roman"/>
          <w:b/>
          <w:bCs/>
          <w:kern w:val="0"/>
          <w:lang w:val="id-ID"/>
          <w14:ligatures w14:val="none"/>
        </w:rPr>
        <w:t>2.1.2.  Shari'ah Enterprise Theory (SET)</w:t>
      </w:r>
      <w:bookmarkEnd w:id="14"/>
    </w:p>
    <w:bookmarkEnd w:id="15"/>
    <w:p w14:paraId="2CB606E4" w14:textId="2846EBAD" w:rsidR="007D6976" w:rsidRPr="007D6976" w:rsidRDefault="007D6976" w:rsidP="007D6976">
      <w:pPr>
        <w:spacing w:line="480" w:lineRule="auto"/>
        <w:ind w:left="63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bdr w:val="none" w:sz="0" w:space="0" w:color="auto" w:frame="1"/>
          <w:shd w:val="clear" w:color="auto" w:fill="FFFFFF"/>
          <w:lang w:val="id-ID"/>
          <w14:ligatures w14:val="none"/>
        </w:rPr>
        <w:t xml:space="preserve">Shari’ah </w:t>
      </w:r>
      <w:r w:rsidR="00D7024B">
        <w:rPr>
          <w:rFonts w:ascii="Times New Roman" w:hAnsi="Times New Roman" w:cs="Times New Roman"/>
          <w:i/>
          <w:iCs/>
          <w:kern w:val="0"/>
          <w:bdr w:val="none" w:sz="0" w:space="0" w:color="auto" w:frame="1"/>
          <w:shd w:val="clear" w:color="auto" w:fill="FFFFFF"/>
          <w:lang w:val="id-ID"/>
          <w14:ligatures w14:val="none"/>
        </w:rPr>
        <w:t>E</w:t>
      </w:r>
      <w:r w:rsidR="00D7024B" w:rsidRPr="00D7024B">
        <w:rPr>
          <w:rFonts w:ascii="Taken by Vultures Alternates De" w:hAnsi="Taken by Vultures Alternates De" w:cs="Times New Roman"/>
          <w:i/>
          <w:iCs/>
          <w:spacing w:val="-20"/>
          <w:w w:val="1"/>
          <w:kern w:val="0"/>
          <w:sz w:val="6"/>
          <w:bdr w:val="none" w:sz="0" w:space="0" w:color="auto" w:frame="1"/>
          <w:shd w:val="clear" w:color="auto" w:fill="FFFFFF"/>
          <w:lang w:val="id-ID"/>
          <w14:ligatures w14:val="none"/>
        </w:rPr>
        <w:t>ì</w:t>
      </w:r>
      <w:r w:rsidRPr="007D6976">
        <w:rPr>
          <w:rFonts w:ascii="Times New Roman" w:hAnsi="Times New Roman" w:cs="Times New Roman"/>
          <w:i/>
          <w:iCs/>
          <w:kern w:val="0"/>
          <w:bdr w:val="none" w:sz="0" w:space="0" w:color="auto" w:frame="1"/>
          <w:shd w:val="clear" w:color="auto" w:fill="FFFFFF"/>
          <w:lang w:val="id-ID"/>
          <w14:ligatures w14:val="none"/>
        </w:rPr>
        <w:t>nt</w:t>
      </w:r>
      <w:r w:rsidR="00D7024B">
        <w:rPr>
          <w:rFonts w:ascii="Times New Roman" w:hAnsi="Times New Roman" w:cs="Times New Roman"/>
          <w:i/>
          <w:iCs/>
          <w:kern w:val="0"/>
          <w:bdr w:val="none" w:sz="0" w:space="0" w:color="auto" w:frame="1"/>
          <w:shd w:val="clear" w:color="auto" w:fill="FFFFFF"/>
          <w:lang w:val="id-ID"/>
          <w14:ligatures w14:val="none"/>
        </w:rPr>
        <w:t>e</w:t>
      </w:r>
      <w:r w:rsidR="00D7024B" w:rsidRPr="00D7024B">
        <w:rPr>
          <w:rFonts w:ascii="Taken by Vultures Alternates De" w:hAnsi="Taken by Vultures Alternates De" w:cs="Times New Roman"/>
          <w:i/>
          <w:iCs/>
          <w:spacing w:val="-20"/>
          <w:w w:val="1"/>
          <w:kern w:val="0"/>
          <w:sz w:val="6"/>
          <w:bdr w:val="none" w:sz="0" w:space="0" w:color="auto" w:frame="1"/>
          <w:shd w:val="clear" w:color="auto" w:fill="FFFFFF"/>
          <w:lang w:val="id-ID"/>
          <w14:ligatures w14:val="none"/>
        </w:rPr>
        <w:t>ì</w:t>
      </w:r>
      <w:r w:rsidRPr="007D6976">
        <w:rPr>
          <w:rFonts w:ascii="Times New Roman" w:hAnsi="Times New Roman" w:cs="Times New Roman"/>
          <w:i/>
          <w:iCs/>
          <w:kern w:val="0"/>
          <w:bdr w:val="none" w:sz="0" w:space="0" w:color="auto" w:frame="1"/>
          <w:shd w:val="clear" w:color="auto" w:fill="FFFFFF"/>
          <w:lang w:val="id-ID"/>
          <w14:ligatures w14:val="none"/>
        </w:rPr>
        <w:t>rpris</w:t>
      </w:r>
      <w:r w:rsidR="00D7024B">
        <w:rPr>
          <w:rFonts w:ascii="Times New Roman" w:hAnsi="Times New Roman" w:cs="Times New Roman"/>
          <w:i/>
          <w:iCs/>
          <w:kern w:val="0"/>
          <w:bdr w:val="none" w:sz="0" w:space="0" w:color="auto" w:frame="1"/>
          <w:shd w:val="clear" w:color="auto" w:fill="FFFFFF"/>
          <w:lang w:val="id-ID"/>
          <w14:ligatures w14:val="none"/>
        </w:rPr>
        <w:t>e</w:t>
      </w:r>
      <w:r w:rsidR="00D7024B" w:rsidRPr="00D7024B">
        <w:rPr>
          <w:rFonts w:ascii="Taken by Vultures Alternates De" w:hAnsi="Taken by Vultures Alternates De" w:cs="Times New Roman"/>
          <w:i/>
          <w:iCs/>
          <w:spacing w:val="-20"/>
          <w:w w:val="1"/>
          <w:kern w:val="0"/>
          <w:sz w:val="6"/>
          <w:bdr w:val="none" w:sz="0" w:space="0" w:color="auto" w:frame="1"/>
          <w:shd w:val="clear" w:color="auto" w:fill="FFFFFF"/>
          <w:lang w:val="id-ID"/>
          <w14:ligatures w14:val="none"/>
        </w:rPr>
        <w:t>ì</w:t>
      </w:r>
      <w:r w:rsidRPr="007D6976">
        <w:rPr>
          <w:rFonts w:ascii="Times New Roman" w:hAnsi="Times New Roman" w:cs="Times New Roman"/>
          <w:i/>
          <w:iCs/>
          <w:kern w:val="0"/>
          <w:bdr w:val="none" w:sz="0" w:space="0" w:color="auto" w:frame="1"/>
          <w:shd w:val="clear" w:color="auto" w:fill="FFFFFF"/>
          <w:lang w:val="id-ID"/>
          <w14:ligatures w14:val="none"/>
        </w:rPr>
        <w:t xml:space="preserve"> Th</w:t>
      </w:r>
      <w:r w:rsidR="00D7024B">
        <w:rPr>
          <w:rFonts w:ascii="Times New Roman" w:hAnsi="Times New Roman" w:cs="Times New Roman"/>
          <w:i/>
          <w:iCs/>
          <w:kern w:val="0"/>
          <w:bdr w:val="none" w:sz="0" w:space="0" w:color="auto" w:frame="1"/>
          <w:shd w:val="clear" w:color="auto" w:fill="FFFFFF"/>
          <w:lang w:val="id-ID"/>
          <w14:ligatures w14:val="none"/>
        </w:rPr>
        <w:t>e</w:t>
      </w:r>
      <w:r w:rsidR="00D7024B" w:rsidRPr="00D7024B">
        <w:rPr>
          <w:rFonts w:ascii="Taken by Vultures Alternates De" w:hAnsi="Taken by Vultures Alternates De" w:cs="Times New Roman"/>
          <w:i/>
          <w:iCs/>
          <w:spacing w:val="-20"/>
          <w:w w:val="1"/>
          <w:kern w:val="0"/>
          <w:sz w:val="6"/>
          <w:bdr w:val="none" w:sz="0" w:space="0" w:color="auto" w:frame="1"/>
          <w:shd w:val="clear" w:color="auto" w:fill="FFFFFF"/>
          <w:lang w:val="id-ID"/>
          <w14:ligatures w14:val="none"/>
        </w:rPr>
        <w:t>ì</w:t>
      </w:r>
      <w:r w:rsidR="00D7024B">
        <w:rPr>
          <w:rFonts w:ascii="Times New Roman" w:hAnsi="Times New Roman" w:cs="Times New Roman"/>
          <w:i/>
          <w:iCs/>
          <w:kern w:val="0"/>
          <w:bdr w:val="none" w:sz="0" w:space="0" w:color="auto" w:frame="1"/>
          <w:shd w:val="clear" w:color="auto" w:fill="FFFFFF"/>
          <w:lang w:val="id-ID"/>
          <w14:ligatures w14:val="none"/>
        </w:rPr>
        <w:t>o</w:t>
      </w:r>
      <w:r w:rsidR="00D7024B" w:rsidRPr="00D7024B">
        <w:rPr>
          <w:rFonts w:ascii="Taken by Vultures Alternates De" w:hAnsi="Taken by Vultures Alternates De" w:cs="Times New Roman"/>
          <w:i/>
          <w:iCs/>
          <w:spacing w:val="-20"/>
          <w:w w:val="1"/>
          <w:kern w:val="0"/>
          <w:sz w:val="6"/>
          <w:bdr w:val="none" w:sz="0" w:space="0" w:color="auto" w:frame="1"/>
          <w:shd w:val="clear" w:color="auto" w:fill="FFFFFF"/>
          <w:lang w:val="id-ID"/>
          <w14:ligatures w14:val="none"/>
        </w:rPr>
        <w:t>ì</w:t>
      </w:r>
      <w:r w:rsidRPr="007D6976">
        <w:rPr>
          <w:rFonts w:ascii="Times New Roman" w:hAnsi="Times New Roman" w:cs="Times New Roman"/>
          <w:i/>
          <w:iCs/>
          <w:kern w:val="0"/>
          <w:bdr w:val="none" w:sz="0" w:space="0" w:color="auto" w:frame="1"/>
          <w:shd w:val="clear" w:color="auto" w:fill="FFFFFF"/>
          <w:lang w:val="id-ID"/>
          <w14:ligatures w14:val="none"/>
        </w:rPr>
        <w:t>ry </w:t>
      </w:r>
      <w:r w:rsidRPr="007D6976">
        <w:rPr>
          <w:rFonts w:ascii="Times New Roman" w:hAnsi="Times New Roman" w:cs="Times New Roman"/>
          <w:kern w:val="0"/>
          <w:bdr w:val="none" w:sz="0" w:space="0" w:color="auto" w:frame="1"/>
          <w:shd w:val="clear" w:color="auto" w:fill="FFFFFF"/>
          <w:lang w:val="id-ID"/>
          <w14:ligatures w14:val="none"/>
        </w:rPr>
        <w:t>(S</w:t>
      </w:r>
      <w:r w:rsidR="00D7024B">
        <w:rPr>
          <w:rFonts w:ascii="Times New Roman" w:hAnsi="Times New Roman" w:cs="Times New Roman"/>
          <w:kern w:val="0"/>
          <w:bdr w:val="none" w:sz="0" w:space="0" w:color="auto" w:frame="1"/>
          <w:shd w:val="clear" w:color="auto" w:fill="FFFFFF"/>
          <w:lang w:val="id-ID"/>
          <w14:ligatures w14:val="none"/>
        </w:rPr>
        <w:t>E</w:t>
      </w:r>
      <w:r w:rsidR="00D7024B" w:rsidRPr="00D7024B">
        <w:rPr>
          <w:rFonts w:ascii="Taken by Vultures Alternates De" w:hAnsi="Taken by Vultures Alternates De" w:cs="Times New Roman"/>
          <w:spacing w:val="-20"/>
          <w:w w:val="1"/>
          <w:kern w:val="0"/>
          <w:sz w:val="6"/>
          <w:bdr w:val="none" w:sz="0" w:space="0" w:color="auto" w:frame="1"/>
          <w:shd w:val="clear" w:color="auto" w:fill="FFFFFF"/>
          <w:lang w:val="id-ID"/>
          <w14:ligatures w14:val="none"/>
        </w:rPr>
        <w:t>ì</w:t>
      </w:r>
      <w:r w:rsidRPr="007D6976">
        <w:rPr>
          <w:rFonts w:ascii="Times New Roman" w:hAnsi="Times New Roman" w:cs="Times New Roman"/>
          <w:kern w:val="0"/>
          <w:bdr w:val="none" w:sz="0" w:space="0" w:color="auto" w:frame="1"/>
          <w:shd w:val="clear" w:color="auto" w:fill="FFFFFF"/>
          <w:lang w:val="id-ID"/>
          <w14:ligatures w14:val="none"/>
        </w:rPr>
        <w:t>T)</w:t>
      </w:r>
      <w:r w:rsidRPr="007D6976">
        <w:rPr>
          <w:rFonts w:ascii="Times New Roman" w:hAnsi="Times New Roman" w:cs="Times New Roman"/>
          <w:kern w:val="0"/>
          <w:shd w:val="clear" w:color="auto" w:fill="FFFFFF"/>
          <w:lang w:val="id-ID"/>
          <w14:ligatures w14:val="none"/>
        </w:rPr>
        <w:t> m</w:t>
      </w:r>
      <w:r w:rsidR="00D7024B">
        <w:rPr>
          <w:rFonts w:ascii="Times New Roman" w:hAnsi="Times New Roman" w:cs="Times New Roman"/>
          <w:kern w:val="0"/>
          <w:shd w:val="clear" w:color="auto" w:fill="FFFFFF"/>
          <w:lang w:val="id-ID"/>
          <w14:ligatures w14:val="none"/>
        </w:rPr>
        <w:t>e</w:t>
      </w:r>
      <w:r w:rsidR="00D7024B" w:rsidRPr="00D7024B">
        <w:rPr>
          <w:rFonts w:ascii="Taken by Vultures Alternates De" w:hAnsi="Taken by Vultures Alternates De" w:cs="Times New Roman"/>
          <w:spacing w:val="-20"/>
          <w:w w:val="1"/>
          <w:kern w:val="0"/>
          <w:sz w:val="6"/>
          <w:shd w:val="clear" w:color="auto" w:fill="FFFFFF"/>
          <w:lang w:val="id-ID"/>
          <w14:ligatures w14:val="none"/>
        </w:rPr>
        <w:t>ì</w:t>
      </w:r>
      <w:r w:rsidRPr="007D6976">
        <w:rPr>
          <w:rFonts w:ascii="Times New Roman" w:hAnsi="Times New Roman" w:cs="Times New Roman"/>
          <w:kern w:val="0"/>
          <w:shd w:val="clear" w:color="auto" w:fill="FFFFFF"/>
          <w:lang w:val="id-ID"/>
          <w14:ligatures w14:val="none"/>
        </w:rPr>
        <w:t>rupakan t</w:t>
      </w:r>
      <w:r w:rsidR="00D7024B">
        <w:rPr>
          <w:rFonts w:ascii="Times New Roman" w:hAnsi="Times New Roman" w:cs="Times New Roman"/>
          <w:kern w:val="0"/>
          <w:shd w:val="clear" w:color="auto" w:fill="FFFFFF"/>
          <w:lang w:val="id-ID"/>
          <w14:ligatures w14:val="none"/>
        </w:rPr>
        <w:t>e</w:t>
      </w:r>
      <w:r w:rsidR="00D7024B" w:rsidRPr="00D7024B">
        <w:rPr>
          <w:rFonts w:ascii="Taken by Vultures Alternates De" w:hAnsi="Taken by Vultures Alternates De" w:cs="Times New Roman"/>
          <w:spacing w:val="-20"/>
          <w:w w:val="1"/>
          <w:kern w:val="0"/>
          <w:sz w:val="6"/>
          <w:shd w:val="clear" w:color="auto" w:fill="FFFFFF"/>
          <w:lang w:val="id-ID"/>
          <w14:ligatures w14:val="none"/>
        </w:rPr>
        <w:t>ì</w:t>
      </w:r>
      <w:r w:rsidR="00D7024B">
        <w:rPr>
          <w:rFonts w:ascii="Times New Roman" w:hAnsi="Times New Roman" w:cs="Times New Roman"/>
          <w:kern w:val="0"/>
          <w:shd w:val="clear" w:color="auto" w:fill="FFFFFF"/>
          <w:lang w:val="id-ID"/>
          <w14:ligatures w14:val="none"/>
        </w:rPr>
        <w:t>o</w:t>
      </w:r>
      <w:r w:rsidR="00D7024B" w:rsidRPr="00D7024B">
        <w:rPr>
          <w:rFonts w:ascii="Taken by Vultures Alternates De" w:hAnsi="Taken by Vultures Alternates De" w:cs="Times New Roman"/>
          <w:spacing w:val="-20"/>
          <w:w w:val="1"/>
          <w:kern w:val="0"/>
          <w:sz w:val="6"/>
          <w:shd w:val="clear" w:color="auto" w:fill="FFFFFF"/>
          <w:lang w:val="id-ID"/>
          <w14:ligatures w14:val="none"/>
        </w:rPr>
        <w:t>ì</w:t>
      </w:r>
      <w:r w:rsidRPr="007D6976">
        <w:rPr>
          <w:rFonts w:ascii="Times New Roman" w:hAnsi="Times New Roman" w:cs="Times New Roman"/>
          <w:kern w:val="0"/>
          <w:shd w:val="clear" w:color="auto" w:fill="FFFFFF"/>
          <w:lang w:val="id-ID"/>
          <w14:ligatures w14:val="none"/>
        </w:rPr>
        <w:t>ri yang m</w:t>
      </w:r>
      <w:r w:rsidR="00D7024B">
        <w:rPr>
          <w:rFonts w:ascii="Times New Roman" w:hAnsi="Times New Roman" w:cs="Times New Roman"/>
          <w:kern w:val="0"/>
          <w:shd w:val="clear" w:color="auto" w:fill="FFFFFF"/>
          <w:lang w:val="id-ID"/>
          <w14:ligatures w14:val="none"/>
        </w:rPr>
        <w:t>e</w:t>
      </w:r>
      <w:r w:rsidR="00D7024B" w:rsidRPr="00D7024B">
        <w:rPr>
          <w:rFonts w:ascii="Taken by Vultures Alternates De" w:hAnsi="Taken by Vultures Alternates De" w:cs="Times New Roman"/>
          <w:spacing w:val="-20"/>
          <w:w w:val="1"/>
          <w:kern w:val="0"/>
          <w:sz w:val="6"/>
          <w:shd w:val="clear" w:color="auto" w:fill="FFFFFF"/>
          <w:lang w:val="id-ID"/>
          <w14:ligatures w14:val="none"/>
        </w:rPr>
        <w:t>ì</w:t>
      </w:r>
      <w:r w:rsidRPr="007D6976">
        <w:rPr>
          <w:rFonts w:ascii="Times New Roman" w:hAnsi="Times New Roman" w:cs="Times New Roman"/>
          <w:kern w:val="0"/>
          <w:shd w:val="clear" w:color="auto" w:fill="FFFFFF"/>
          <w:lang w:val="id-ID"/>
          <w14:ligatures w14:val="none"/>
        </w:rPr>
        <w:t>ndasari akuntansi syariah</w:t>
      </w:r>
      <w:r w:rsidRPr="007D6976">
        <w:rPr>
          <w:rFonts w:ascii="Times New Roman" w:hAnsi="Times New Roman" w:cs="Times New Roman"/>
          <w:kern w:val="0"/>
          <w:lang w:val="id-ID"/>
          <w14:ligatures w14:val="none"/>
        </w:rPr>
        <w:t xml:space="preserve">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author":[{"dropping-particle":"","family":"Gustani","given":"","non-dropping-particle":"","parse-names":false,"suffix":""}],"container-title":"Gustani.ID","id":"ITEM-1","issued":{"date-parts":[["2021"]]},"title":"Shariah Enterprise Theory (SET)","type":"webpage"},"uris":["http://www.mendeley.com/documents/?uuid=605bc752-101f-4766-bc63-174bb2d4adea"]}],"mendeley":{"formattedCitation":"(Gustani, 2021)","plainTextFormattedCitation":"(Gustani, 2021)","previouslyFormattedCitation":"(Gustani, 2021)"},"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Gustani, 2021)</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 xml:space="preserve">. Dalam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aksi</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a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ing yang harus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asari dalam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iap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pan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nya adalah Al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ipta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 tunggal dar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uruh su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 daya yang ada di dunia in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angkan su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 daya yang dimiliki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h para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s</w:t>
      </w:r>
      <w:r w:rsidRPr="007D6976">
        <w:rPr>
          <w:rFonts w:ascii="Times New Roman" w:hAnsi="Times New Roman" w:cs="Times New Roman"/>
          <w:kern w:val="0"/>
          <w:lang w:val="id-ID"/>
          <w14:ligatures w14:val="none"/>
        </w:rPr>
        <w:t xml:space="preserve"> pada prinsipnya adalah amanah dari Allah yang didalamny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p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ah tanggung jawab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gunakanny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cara dan tujuan yang di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tapk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Sang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amanah.</w:t>
      </w:r>
    </w:p>
    <w:p w14:paraId="5E3328ED" w14:textId="68B8B5B6" w:rsidR="007D6976" w:rsidRPr="007D6976" w:rsidRDefault="007D6976" w:rsidP="007D6976">
      <w:pPr>
        <w:spacing w:line="480" w:lineRule="auto"/>
        <w:ind w:left="720" w:firstLine="63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y </w:t>
      </w:r>
      <w:r w:rsidRPr="007D6976">
        <w:rPr>
          <w:rFonts w:ascii="Times New Roman" w:hAnsi="Times New Roman" w:cs="Times New Roman"/>
          <w:kern w:val="0"/>
          <w:lang w:val="id-ID"/>
          <w14:ligatures w14:val="none"/>
        </w:rPr>
        <w:t>di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ngk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sark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 zakat.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zakat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si pad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starian alam,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s,</w:t>
      </w:r>
      <w:r w:rsidRPr="007D6976">
        <w:rPr>
          <w:rFonts w:ascii="Times New Roman" w:hAnsi="Times New Roman" w:cs="Times New Roman"/>
          <w:kern w:val="0"/>
          <w:lang w:val="id-ID"/>
          <w14:ligatures w14:val="none"/>
        </w:rPr>
        <w:t xml:space="preserve">  dan Tuhan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979-769-426-5","author":[{"dropping-particle":"","family":"Triyuwono","given":"Iwan","non-dropping-particle":"","parse-names":false,"suffix":""}],"edition":"Ed 2 cet 4","id":"ITEM-1","issued":{"date-parts":[["2015"]]},"publisher":"Rajawali Pers","publisher-place":"jakarta","title":"Akuntansi Syariah : Perspektif, Metodologi, dan Teori","type":"book"},"uris":["http://www.mendeley.com/documents/?uuid=e7789495-606c-4dc8-96bb-ae73f00c1f2b"]}],"mendeley":{"formattedCitation":"(Triyuwono, 2015)","plainTextFormattedCitation":"(Triyuwono, 2015)","previouslyFormattedCitation":"(Triyuwono, 2015)"},"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Triyuw</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 2015)</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 xml:space="preserve">. Maksud dari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tasi zakat adalah bahwa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zakat ak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saha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apai 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lisasi zakat. Hal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t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rt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t</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 ukur ki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ja ma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dan spiritual. Akuntansi syariah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unya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ulian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istribusi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ada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s </w:t>
      </w:r>
      <w:r w:rsidRPr="007D6976">
        <w:rPr>
          <w:rFonts w:ascii="Times New Roman" w:hAnsi="Times New Roman" w:cs="Times New Roman"/>
          <w:kern w:val="0"/>
          <w:lang w:val="id-ID"/>
          <w14:ligatures w14:val="none"/>
        </w:rPr>
        <w:t>dan alam.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dangk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s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Tuh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ir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lihat pad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gunaan nilai-nilai syariah dalam </w:t>
      </w:r>
      <w:r w:rsidR="00D7024B">
        <w:rPr>
          <w:rFonts w:ascii="Times New Roman" w:hAnsi="Times New Roman" w:cs="Times New Roman"/>
          <w:kern w:val="0"/>
          <w:lang w:val="id-ID"/>
          <w14:ligatures w14:val="none"/>
        </w:rPr>
        <w:lastRenderedPageBreak/>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si</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alisasi.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si zak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t yang akhirny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 munculnya gagasan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an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tis akuntansi syariah.</w:t>
      </w:r>
    </w:p>
    <w:p w14:paraId="6BB5EC9A" w14:textId="75FCC1DD"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um adanya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kern w:val="0"/>
          <w:lang w:val="id-ID"/>
          <w14:ligatures w14:val="none"/>
        </w:rPr>
        <w:t xml:space="preserve">Shari’ah </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nt</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pris</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 xml:space="preserve"> Th</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00D7024B">
        <w:rPr>
          <w:rFonts w:ascii="Times New Roman" w:hAnsi="Times New Roman" w:cs="Times New Roman"/>
          <w:i/>
          <w:kern w:val="0"/>
          <w:lang w:val="id-ID"/>
          <w14:ligatures w14:val="none"/>
        </w:rPr>
        <w:t>o</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y (S</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T)</w:t>
      </w:r>
      <w:r w:rsidRPr="007D6976">
        <w:rPr>
          <w:rFonts w:ascii="Times New Roman" w:hAnsi="Times New Roman" w:cs="Times New Roman"/>
          <w:kern w:val="0"/>
          <w:lang w:val="id-ID"/>
          <w14:ligatures w14:val="none"/>
        </w:rPr>
        <w:t>,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tis yang dianggap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suai yaitu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pi nyatanya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t dirasa masih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ifat kapitalis dika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kan hany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us pada laba dan sta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 saja, tidak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l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uhny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syari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hingga </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nt</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pris</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 xml:space="preserve"> Th</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00D7024B">
        <w:rPr>
          <w:rFonts w:ascii="Times New Roman" w:hAnsi="Times New Roman" w:cs="Times New Roman"/>
          <w:i/>
          <w:kern w:val="0"/>
          <w:lang w:val="id-ID"/>
          <w14:ligatures w14:val="none"/>
        </w:rPr>
        <w:t>o</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y</w:t>
      </w:r>
      <w:r w:rsidRPr="007D6976">
        <w:rPr>
          <w:rFonts w:ascii="Times New Roman" w:hAnsi="Times New Roman" w:cs="Times New Roman"/>
          <w:kern w:val="0"/>
          <w:lang w:val="id-ID"/>
          <w14:ligatures w14:val="none"/>
        </w:rPr>
        <w:t xml:space="preserve"> akhirnya di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ngk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w:t>
      </w:r>
      <w:r w:rsidRPr="007D6976">
        <w:rPr>
          <w:rFonts w:ascii="Times New Roman" w:hAnsi="Times New Roman" w:cs="Times New Roman"/>
          <w:i/>
          <w:kern w:val="0"/>
          <w:lang w:val="id-ID"/>
          <w14:ligatures w14:val="none"/>
        </w:rPr>
        <w:t xml:space="preserve"> Shari’ah </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nt</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pris</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 xml:space="preserve"> Th</w:t>
      </w:r>
      <w:r w:rsidR="00D7024B">
        <w:rPr>
          <w:rFonts w:ascii="Times New Roman" w:hAnsi="Times New Roman" w:cs="Times New Roman"/>
          <w:i/>
          <w:kern w:val="0"/>
          <w:lang w:val="id-ID"/>
          <w14:ligatures w14:val="none"/>
        </w:rPr>
        <w:t>e</w:t>
      </w:r>
      <w:r w:rsidR="00D7024B" w:rsidRPr="00D7024B">
        <w:rPr>
          <w:rFonts w:ascii="Taken by Vultures Alternates De" w:hAnsi="Taken by Vultures Alternates De" w:cs="Times New Roman"/>
          <w:i/>
          <w:spacing w:val="-20"/>
          <w:w w:val="1"/>
          <w:kern w:val="0"/>
          <w:sz w:val="6"/>
          <w:lang w:val="id-ID"/>
          <w14:ligatures w14:val="none"/>
        </w:rPr>
        <w:t>ì</w:t>
      </w:r>
      <w:r w:rsidR="00D7024B">
        <w:rPr>
          <w:rFonts w:ascii="Times New Roman" w:hAnsi="Times New Roman" w:cs="Times New Roman"/>
          <w:i/>
          <w:kern w:val="0"/>
          <w:lang w:val="id-ID"/>
          <w14:ligatures w14:val="none"/>
        </w:rPr>
        <w:t>o</w:t>
      </w:r>
      <w:r w:rsidR="00D7024B" w:rsidRPr="00D7024B">
        <w:rPr>
          <w:rFonts w:ascii="Taken by Vultures Alternates De" w:hAnsi="Taken by Vultures Alternates De" w:cs="Times New Roman"/>
          <w:i/>
          <w:spacing w:val="-20"/>
          <w:w w:val="1"/>
          <w:kern w:val="0"/>
          <w:sz w:val="6"/>
          <w:lang w:val="id-ID"/>
          <w14:ligatures w14:val="none"/>
        </w:rPr>
        <w:t>ì</w:t>
      </w:r>
      <w:r w:rsidRPr="007D6976">
        <w:rPr>
          <w:rFonts w:ascii="Times New Roman" w:hAnsi="Times New Roman" w:cs="Times New Roman"/>
          <w:i/>
          <w:kern w:val="0"/>
          <w:lang w:val="id-ID"/>
          <w14:ligatures w14:val="none"/>
        </w:rPr>
        <w:t>ry</w:t>
      </w:r>
      <w:r w:rsidRPr="007D6976">
        <w:rPr>
          <w:rFonts w:ascii="Times New Roman" w:hAnsi="Times New Roman" w:cs="Times New Roman"/>
          <w:kern w:val="0"/>
          <w:lang w:val="id-ID"/>
          <w14:ligatures w14:val="none"/>
        </w:rPr>
        <w:t xml:space="preserve"> yang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i dasar nilai aman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dil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aran, dan tanggung jawab.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979-769-426-5","author":[{"dropping-particle":"","family":"Triyuwono","given":"Iwan","non-dropping-particle":"","parse-names":false,"suffix":""}],"edition":"Ed 2 cet 4","id":"ITEM-1","issued":{"date-parts":[["2015"]]},"publisher":"Rajawali Pers","publisher-place":"jakarta","title":"Akuntansi Syariah : Perspektif, Metodologi, dan Teori","type":"book"},"uris":["http://www.mendeley.com/documents/?uuid=e7789495-606c-4dc8-96bb-ae73f00c1f2b"]}],"mendeley":{"formattedCitation":"(Triyuwono, 2015)","plainTextFormattedCitation":"(Triyuwono, 2015)","previouslyFormattedCitation":"(Triyuwono, 2015)"},"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Triyuw</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 2015)</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w:t>
      </w:r>
    </w:p>
    <w:p w14:paraId="3D42CE5A" w14:textId="381269D5"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Dalam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yang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pihak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nggi adalah Tuhan.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pkan Tuh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ihak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nggi mak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la aturan dan hukum-hukum Tuhan harus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landasan dalam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truksi akuntansi syari’ah. Pihak pada tingkatan</w:t>
      </w:r>
      <w:r w:rsidRPr="007D6976">
        <w:rPr>
          <w:rFonts w:ascii="Times New Roman" w:hAnsi="Times New Roman" w:cs="Times New Roman"/>
          <w:i/>
          <w:iCs/>
          <w:kern w:val="0"/>
          <w:lang w:val="id-ID"/>
          <w14:ligatures w14:val="none"/>
        </w:rPr>
        <w:t xml:space="preserve"> </w:t>
      </w:r>
      <w:r w:rsidRPr="007D6976">
        <w:rPr>
          <w:rFonts w:ascii="Times New Roman" w:hAnsi="Times New Roman" w:cs="Times New Roman"/>
          <w:kern w:val="0"/>
          <w:lang w:val="id-ID"/>
          <w14:ligatures w14:val="none"/>
        </w:rPr>
        <w:t>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ua yaitu</w:t>
      </w:r>
      <w:r w:rsidRPr="007D6976">
        <w:rPr>
          <w:rFonts w:ascii="Times New Roman" w:hAnsi="Times New Roman" w:cs="Times New Roman"/>
          <w:i/>
          <w:iCs/>
          <w:kern w:val="0"/>
          <w:lang w:val="id-ID"/>
          <w14:ligatures w14:val="none"/>
        </w:rPr>
        <w:t xml:space="preserve">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w:t>
      </w:r>
      <w:r w:rsidRPr="007D6976">
        <w:rPr>
          <w:rFonts w:ascii="Times New Roman" w:hAnsi="Times New Roman" w:cs="Times New Roman"/>
          <w:iCs/>
          <w:kern w:val="0"/>
          <w:lang w:val="id-ID"/>
          <w14:ligatures w14:val="none"/>
        </w:rPr>
        <w:t xml:space="preserve"> yang</w:t>
      </w:r>
      <w:r w:rsidRPr="007D6976">
        <w:rPr>
          <w:rFonts w:ascii="Times New Roman" w:hAnsi="Times New Roman" w:cs="Times New Roman"/>
          <w:i/>
          <w:iCs/>
          <w:kern w:val="0"/>
          <w:lang w:val="id-ID"/>
          <w14:ligatures w14:val="none"/>
        </w:rPr>
        <w:t xml:space="preserve"> </w:t>
      </w:r>
      <w:r w:rsidRPr="007D6976">
        <w:rPr>
          <w:rFonts w:ascii="Times New Roman" w:hAnsi="Times New Roman" w:cs="Times New Roman"/>
          <w:kern w:val="0"/>
          <w:lang w:val="id-ID"/>
          <w14:ligatures w14:val="none"/>
        </w:rPr>
        <w:t>maksudnya adalah manusi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udian pada tingkat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khir dari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xml:space="preserve"> yaitu lingkungan atau alam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979-769-426-5","author":[{"dropping-particle":"","family":"Triyuwono","given":"Iwan","non-dropping-particle":"","parse-names":false,"suffix":""}],"edition":"Ed 2 cet 4","id":"ITEM-1","issued":{"date-parts":[["2015"]]},"publisher":"Rajawali Pers","publisher-place":"jakarta","title":"Akuntansi Syariah : Perspektif, Metodologi, dan Teori","type":"book"},"uris":["http://www.mendeley.com/documents/?uuid=e7789495-606c-4dc8-96bb-ae73f00c1f2b"]}],"mendeley":{"formattedCitation":"(Triyuwono, 2015)","plainTextFormattedCitation":"(Triyuwono, 2015)","previouslyFormattedCitation":"(Triyuwono, 2015)"},"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Triyuw</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 2015)</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w:t>
      </w:r>
    </w:p>
    <w:p w14:paraId="46F316A8" w14:textId="0F2EA3FF" w:rsidR="007D6976" w:rsidRPr="007D6976" w:rsidRDefault="007D6976" w:rsidP="007D6976">
      <w:pPr>
        <w:spacing w:line="480" w:lineRule="auto"/>
        <w:ind w:left="63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sark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lasan diatas, dapat disimpulkan bahwa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y </w:t>
      </w: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sk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milikan mutlak yang dimiliki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Tuhan yang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udian dar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l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an-Nya manusia yang di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amanah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d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lankan. Ak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p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nya dituju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Tuh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ama manusia, dan juga lingungan alam a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ala hasil yang di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w:t>
      </w:r>
    </w:p>
    <w:p w14:paraId="76B8FB34" w14:textId="77777777" w:rsidR="007D6976" w:rsidRPr="007D6976" w:rsidRDefault="007D6976" w:rsidP="007D6976">
      <w:pPr>
        <w:spacing w:line="259" w:lineRule="auto"/>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br w:type="page"/>
      </w:r>
    </w:p>
    <w:p w14:paraId="3189E15E" w14:textId="77777777" w:rsidR="007D6976" w:rsidRPr="007D6976" w:rsidRDefault="007D6976" w:rsidP="007D6976">
      <w:pPr>
        <w:spacing w:line="480" w:lineRule="auto"/>
        <w:jc w:val="both"/>
        <w:outlineLvl w:val="2"/>
        <w:rPr>
          <w:rFonts w:ascii="Times New Roman" w:eastAsia="DengXian" w:hAnsi="Times New Roman" w:cs="Times New Roman"/>
          <w:b/>
          <w:bCs/>
          <w:i/>
          <w:iCs/>
          <w:kern w:val="0"/>
          <w:lang w:val="id-ID"/>
          <w14:ligatures w14:val="none"/>
        </w:rPr>
      </w:pPr>
      <w:bookmarkStart w:id="16" w:name="_Toc200961169"/>
      <w:r w:rsidRPr="007D6976">
        <w:rPr>
          <w:rFonts w:ascii="Times New Roman" w:eastAsia="DengXian" w:hAnsi="Times New Roman" w:cs="Times New Roman"/>
          <w:b/>
          <w:bCs/>
          <w:kern w:val="0"/>
          <w:lang w:val="id-ID"/>
          <w14:ligatures w14:val="none"/>
        </w:rPr>
        <w:lastRenderedPageBreak/>
        <w:t xml:space="preserve">2.1.3. </w:t>
      </w:r>
      <w:r w:rsidRPr="007D6976">
        <w:rPr>
          <w:rFonts w:ascii="Times New Roman" w:eastAsia="DengXian" w:hAnsi="Times New Roman" w:cs="Times New Roman"/>
          <w:b/>
          <w:bCs/>
          <w:kern w:val="0"/>
          <w:lang w:val="id-ID"/>
          <w14:ligatures w14:val="none"/>
        </w:rPr>
        <w:tab/>
        <w:t xml:space="preserve">Akuntabilitas dalam perspektif </w:t>
      </w:r>
      <w:r w:rsidRPr="007D6976">
        <w:rPr>
          <w:rFonts w:ascii="Times New Roman" w:eastAsia="DengXian" w:hAnsi="Times New Roman" w:cs="Times New Roman"/>
          <w:b/>
          <w:bCs/>
          <w:i/>
          <w:iCs/>
          <w:kern w:val="0"/>
          <w:lang w:val="id-ID"/>
          <w14:ligatures w14:val="none"/>
        </w:rPr>
        <w:t>shari’ah enterprise theory</w:t>
      </w:r>
      <w:bookmarkEnd w:id="16"/>
    </w:p>
    <w:p w14:paraId="1197A725" w14:textId="15545B06" w:rsidR="007D6976" w:rsidRPr="007D6976" w:rsidRDefault="007D6976" w:rsidP="007D6976">
      <w:pPr>
        <w:spacing w:line="480" w:lineRule="auto"/>
        <w:ind w:left="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vertAlign w:val="superscript"/>
          <w:lang w:val="id-ID"/>
          <w14:ligatures w14:val="none"/>
        </w:rPr>
        <w:t xml:space="preserve">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979-769-426-5","author":[{"dropping-particle":"","family":"Triyuwono","given":"Iwan","non-dropping-particle":"","parse-names":false,"suffix":""}],"edition":"Ed 2 cet 4","id":"ITEM-1","issued":{"date-parts":[["2015"]]},"publisher":"Rajawali Pers","publisher-place":"jakarta","title":"Akuntansi Syariah : Perspektif, Metodologi, dan Teori","type":"book"},"uris":["http://www.mendeley.com/documents/?uuid=e7789495-606c-4dc8-96bb-ae73f00c1f2b"]}],"mendeley":{"formattedCitation":"(Triyuwono, 2015)","manualFormatting":"Triyuwono (2015)","plainTextFormattedCitation":"(Triyuwono, 2015)","previouslyFormattedCitation":"(Triyuwono, 2015)"},"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Triyuw</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 xml:space="preserve"> (2015)</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 xml:space="preserve">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yatakan bahwa pada prinsipnya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xml:space="preserve">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utamany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l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akuntabilitas v</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kal. Allah adalah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 tunggal dan mutlak. Su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 daya yang dimiliki manusia atau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 </w:t>
      </w: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kan amanah dari Allah yang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t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tanggungjawab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anfaatkanny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uai cara dan tujuan yang dii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apkan Allah Sang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Amanah.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atkan Al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prinsip</w:t>
      </w:r>
      <w:r w:rsidRPr="007D6976">
        <w:rPr>
          <w:rFonts w:ascii="Times New Roman" w:hAnsi="Times New Roman" w:cs="Times New Roman"/>
          <w:i/>
          <w:iCs/>
          <w:kern w:val="0"/>
          <w:lang w:val="id-ID"/>
          <w14:ligatures w14:val="none"/>
        </w:rPr>
        <w:t xml:space="preserve"> </w:t>
      </w:r>
      <w:r w:rsidRPr="007D6976">
        <w:rPr>
          <w:rFonts w:ascii="Times New Roman" w:hAnsi="Times New Roman" w:cs="Times New Roman"/>
          <w:kern w:val="0"/>
          <w:lang w:val="id-ID"/>
          <w14:ligatures w14:val="none"/>
        </w:rPr>
        <w:t>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nggi, maka ak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ngkit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adar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uhanan pada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mua praktik akuntansi syariahnya </w:t>
      </w:r>
      <w:r w:rsidRPr="007D6976">
        <w:rPr>
          <w:rFonts w:ascii="Times New Roman" w:hAnsi="Times New Roman" w:cs="Times New Roman"/>
          <w:kern w:val="0"/>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DOI":"10.23917/reaksi.v1i1.1974","ISSN":"1411-6510","abstract":"The purpose of this study is to analyze the suitability between reporting information ZIS (Alms, infaq and sadaqah) institutions revealed OPZIS with the concept of Shariah Enterprise Theory. This study uses the method of documentation and interviews to management ZIS (Alms, infaq and sadaqah) is done based on those in item concept Shariah Enterprise Theory by analyzing report on the use ZIS ZIS (Alms, infaq and sadaqah) based on four aspects is god, direct stakeholders, indirect stakeholders and nature. The results of this study indicate that management ZIS (Alms, infaq and sadaqah) in Baznas and Lazismu Sidoarjo there are still deficiencies in conformity with the concept Shariah Enterprise Theory god, direct stakeholders and indirect stakeholders have met with perspective shariah Enterprise Theory but for aspects of nature and the employee has not been done by OPZIS.","author":[{"dropping-particle":"","family":"Hermawan","given":"Sigit","non-dropping-particle":"","parse-names":false,"suffix":""},{"dropping-particle":"","family":"Rini","given":"Restu Widya","non-dropping-particle":"","parse-names":false,"suffix":""}],"container-title":"Riset Akuntansi dan Keuangan Indonesia","id":"ITEM-1","issue":"1","issued":{"date-parts":[["2018"]]},"page":"12-24","title":"Pengelolaan Dana Zakat, Infaq, Dan Shadaqah Perspektif Shariah Enterprise Theory","type":"article-journal","volume":"1"},"uris":["http://www.mendeley.com/documents/?uuid=cf1bf7ec-2e9e-4da2-a5a9-203b608263bf"]}],"mendeley":{"formattedCitation":"(Hermawan &amp; Rini, 2018)","plainTextFormattedCitation":"(Hermawan &amp; Rini, 2018)","previouslyFormattedCitation":"(Hermawan &amp; Rini, 2018)"},"properties":{"noteIndex":0},"schema":"https://github.com/citation-style-language/schema/raw/master/csl-citation.json"}</w:instrText>
      </w:r>
      <w:r w:rsidRPr="007D6976">
        <w:rPr>
          <w:rFonts w:ascii="Times New Roman" w:hAnsi="Times New Roman" w:cs="Times New Roman"/>
          <w:kern w:val="0"/>
          <w:lang w:val="id-ID"/>
          <w14:ligatures w14:val="none"/>
        </w:rPr>
        <w:fldChar w:fldCharType="separate"/>
      </w:r>
      <w:r w:rsidRPr="007D6976">
        <w:rPr>
          <w:rFonts w:ascii="Times New Roman" w:hAnsi="Times New Roman" w:cs="Times New Roman"/>
          <w:noProof/>
          <w:kern w:val="0"/>
          <w:lang w:val="id-ID"/>
          <w14:ligatures w14:val="none"/>
        </w:rPr>
        <w:t>(H</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mawan &amp; Rini, 2018)</w:t>
      </w:r>
      <w:r w:rsidRPr="007D6976">
        <w:rPr>
          <w:rFonts w:ascii="Times New Roman" w:hAnsi="Times New Roman" w:cs="Times New Roman"/>
          <w:kern w:val="0"/>
          <w:lang w:val="id-ID"/>
          <w14:ligatures w14:val="none"/>
        </w:rPr>
        <w:fldChar w:fldCharType="end"/>
      </w:r>
      <w:r w:rsidRPr="007D6976">
        <w:rPr>
          <w:rFonts w:ascii="Times New Roman" w:hAnsi="Times New Roman" w:cs="Times New Roman"/>
          <w:kern w:val="0"/>
          <w:lang w:val="id-ID"/>
          <w14:ligatures w14:val="none"/>
        </w:rPr>
        <w:t>.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udi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njutnya yaitu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ada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s </w:t>
      </w:r>
      <w:r w:rsidRPr="007D6976">
        <w:rPr>
          <w:rFonts w:ascii="Times New Roman" w:hAnsi="Times New Roman" w:cs="Times New Roman"/>
          <w:kern w:val="0"/>
          <w:lang w:val="id-ID"/>
          <w14:ligatures w14:val="none"/>
        </w:rPr>
        <w:t>(umat manusia) dan lingkungan alam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akuntabiltas 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z</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tal. </w:t>
      </w:r>
      <w:r w:rsidRPr="007D6976">
        <w:rPr>
          <w:rFonts w:ascii="Times New Roman" w:hAnsi="Times New Roman" w:cs="Times New Roman"/>
          <w:i/>
          <w:iCs/>
          <w:kern w:val="0"/>
          <w:lang w:val="id-ID"/>
          <w14:ligatures w14:val="none"/>
        </w:rPr>
        <w:t>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s</w:t>
      </w:r>
      <w:r w:rsidRPr="007D6976">
        <w:rPr>
          <w:rFonts w:ascii="Times New Roman" w:hAnsi="Times New Roman" w:cs="Times New Roman"/>
          <w:kern w:val="0"/>
          <w:lang w:val="id-ID"/>
          <w14:ligatures w14:val="none"/>
        </w:rPr>
        <w:t xml:space="preserve"> dalam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y </w:t>
      </w:r>
      <w:r w:rsidRPr="007D6976">
        <w:rPr>
          <w:rFonts w:ascii="Times New Roman" w:hAnsi="Times New Roman" w:cs="Times New Roman"/>
          <w:kern w:val="0"/>
          <w:lang w:val="id-ID"/>
          <w14:ligatures w14:val="none"/>
        </w:rPr>
        <w:t>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bag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jadi dua yaitu </w:t>
      </w:r>
      <w:r w:rsidRPr="007D6976">
        <w:rPr>
          <w:rFonts w:ascii="Times New Roman" w:hAnsi="Times New Roman" w:cs="Times New Roman"/>
          <w:i/>
          <w:iCs/>
          <w:kern w:val="0"/>
          <w:lang w:val="id-ID"/>
          <w14:ligatures w14:val="none"/>
        </w:rPr>
        <w:t>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s </w:t>
      </w:r>
      <w:r w:rsidRPr="007D6976">
        <w:rPr>
          <w:rFonts w:ascii="Times New Roman" w:hAnsi="Times New Roman" w:cs="Times New Roman"/>
          <w:kern w:val="0"/>
          <w:lang w:val="id-ID"/>
          <w14:ligatures w14:val="none"/>
        </w:rPr>
        <w:t>atau</w:t>
      </w:r>
      <w:r w:rsidRPr="007D6976">
        <w:rPr>
          <w:rFonts w:ascii="Times New Roman" w:hAnsi="Times New Roman" w:cs="Times New Roman"/>
          <w:i/>
          <w:iCs/>
          <w:kern w:val="0"/>
          <w:lang w:val="id-ID"/>
          <w14:ligatures w14:val="none"/>
        </w:rPr>
        <w:t xml:space="preserve"> </w:t>
      </w:r>
      <w:r w:rsidRPr="007D6976">
        <w:rPr>
          <w:rFonts w:ascii="Times New Roman" w:hAnsi="Times New Roman" w:cs="Times New Roman"/>
          <w:kern w:val="0"/>
          <w:lang w:val="id-ID"/>
          <w14:ligatures w14:val="none"/>
        </w:rPr>
        <w:t>pihak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ribus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langsung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itas baik dalam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ribus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uangan ataupun n</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uangan, dan </w:t>
      </w:r>
      <w:r w:rsidRPr="007D6976">
        <w:rPr>
          <w:rFonts w:ascii="Times New Roman" w:hAnsi="Times New Roman" w:cs="Times New Roman"/>
          <w:i/>
          <w:iCs/>
          <w:kern w:val="0"/>
          <w:lang w:val="id-ID"/>
          <w14:ligatures w14:val="none"/>
        </w:rPr>
        <w:t>In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s atau </w:t>
      </w:r>
      <w:r w:rsidRPr="007D6976">
        <w:rPr>
          <w:rFonts w:ascii="Times New Roman" w:hAnsi="Times New Roman" w:cs="Times New Roman"/>
          <w:kern w:val="0"/>
          <w:lang w:val="id-ID"/>
          <w14:ligatures w14:val="none"/>
        </w:rPr>
        <w:t>pihak yang tidak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ribus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langsung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itas tap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i hak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aan dari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itas. Dan g</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khir dari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xml:space="preserve"> yaitu lingkungan 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pada alam jug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ti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ting dalam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xml:space="preserve"> dika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ak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i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fisik didirikan di atas bum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gunak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i 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r di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an jas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pihak lain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ggunak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i yang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dia dia alam, dan lain </w:t>
      </w:r>
      <w:r w:rsidRPr="007D6976">
        <w:rPr>
          <w:rFonts w:ascii="Times New Roman" w:hAnsi="Times New Roman" w:cs="Times New Roman"/>
          <w:kern w:val="0"/>
          <w:lang w:val="id-ID"/>
          <w14:ligatures w14:val="none"/>
        </w:rPr>
        <w:lastRenderedPageBreak/>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nya. Maka itu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lu adanya wujud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ribus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bagi alam.</w:t>
      </w:r>
    </w:p>
    <w:p w14:paraId="01F401AC" w14:textId="362F7981"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Di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si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y </w:t>
      </w:r>
      <w:r w:rsidRPr="007D6976">
        <w:rPr>
          <w:rFonts w:ascii="Times New Roman" w:hAnsi="Times New Roman" w:cs="Times New Roman"/>
          <w:kern w:val="0"/>
          <w:lang w:val="id-ID"/>
          <w14:ligatures w14:val="none"/>
        </w:rPr>
        <w:t>dalam akuntabilitas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laan dana ZIS pada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zakat ada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ut :</w:t>
      </w:r>
    </w:p>
    <w:p w14:paraId="08F0E50D" w14:textId="17AFAB73" w:rsidR="007D6976" w:rsidRPr="007D6976" w:rsidRDefault="007D6976" w:rsidP="00D7024B">
      <w:pPr>
        <w:numPr>
          <w:ilvl w:val="0"/>
          <w:numId w:val="10"/>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kuntabilitas v</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tikal </w:t>
      </w:r>
    </w:p>
    <w:p w14:paraId="1C8FD4BB" w14:textId="50624D7C"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kuntabilitas v</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kal hanya dituju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llah SWT. As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 yang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unjukkan akuntabilitas v</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kal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llah SW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urut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ry </w:t>
      </w:r>
      <w:r w:rsidRPr="007D6976">
        <w:rPr>
          <w:rFonts w:ascii="Times New Roman" w:hAnsi="Times New Roman" w:cs="Times New Roman"/>
          <w:kern w:val="0"/>
          <w:lang w:val="id-ID"/>
          <w14:ligatures w14:val="none"/>
        </w:rPr>
        <w:t xml:space="preserve">yaitu :  </w:t>
      </w:r>
    </w:p>
    <w:p w14:paraId="54E0CC76" w14:textId="059C0675" w:rsidR="007D6976" w:rsidRPr="007D6976" w:rsidRDefault="007D6976" w:rsidP="00D7024B">
      <w:pPr>
        <w:numPr>
          <w:ilvl w:val="0"/>
          <w:numId w:val="5"/>
        </w:numPr>
        <w:spacing w:line="480" w:lineRule="auto"/>
        <w:ind w:left="135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 xml:space="preserve">Adanya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ini atau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lasan dari pimpin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zak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i fatwa dan as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 yang dipatuhi.</w:t>
      </w:r>
    </w:p>
    <w:p w14:paraId="4F10A0D9" w14:textId="4C07272A" w:rsidR="007D6976" w:rsidRPr="007D6976" w:rsidRDefault="007D6976" w:rsidP="00D7024B">
      <w:pPr>
        <w:numPr>
          <w:ilvl w:val="0"/>
          <w:numId w:val="5"/>
        </w:numPr>
        <w:spacing w:line="480" w:lineRule="auto"/>
        <w:ind w:left="135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danya upaya atau p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ram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aitan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bidang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agamaan. </w:t>
      </w:r>
    </w:p>
    <w:p w14:paraId="4BF77C0C" w14:textId="6D249C37" w:rsidR="007D6976" w:rsidRPr="007D6976" w:rsidRDefault="007D6976" w:rsidP="00D7024B">
      <w:pPr>
        <w:numPr>
          <w:ilvl w:val="0"/>
          <w:numId w:val="10"/>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kuntabilitas 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z</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tal  </w:t>
      </w:r>
    </w:p>
    <w:p w14:paraId="705EC2AE" w14:textId="47858E47"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kuntabili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z</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l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bag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adi 2 bagian, yaitu manusia (</w:t>
      </w:r>
      <w:r w:rsidRPr="007D6976">
        <w:rPr>
          <w:rFonts w:ascii="Times New Roman" w:hAnsi="Times New Roman" w:cs="Times New Roman"/>
          <w:i/>
          <w:iCs/>
          <w:kern w:val="0"/>
          <w:lang w:val="id-ID"/>
          <w14:ligatures w14:val="none"/>
        </w:rPr>
        <w:t>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 &amp; In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w:t>
      </w:r>
      <w:r w:rsidRPr="007D6976">
        <w:rPr>
          <w:rFonts w:ascii="Times New Roman" w:hAnsi="Times New Roman" w:cs="Times New Roman"/>
          <w:kern w:val="0"/>
          <w:lang w:val="id-ID"/>
          <w14:ligatures w14:val="none"/>
        </w:rPr>
        <w:t>) dan alam.</w:t>
      </w:r>
    </w:p>
    <w:p w14:paraId="7E5F83BE" w14:textId="60794C31" w:rsidR="007D6976" w:rsidRPr="007D6976" w:rsidRDefault="007D6976" w:rsidP="00D7024B">
      <w:pPr>
        <w:numPr>
          <w:ilvl w:val="0"/>
          <w:numId w:val="6"/>
        </w:numPr>
        <w:spacing w:line="480" w:lineRule="auto"/>
        <w:ind w:left="144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lang w:val="id-ID"/>
          <w14:ligatures w14:val="none"/>
        </w:rPr>
        <w:t>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w:t>
      </w:r>
      <w:r w:rsidRPr="007D6976">
        <w:rPr>
          <w:rFonts w:ascii="Times New Roman" w:hAnsi="Times New Roman" w:cs="Times New Roman"/>
          <w:kern w:val="0"/>
          <w:lang w:val="id-ID"/>
          <w14:ligatures w14:val="none"/>
        </w:rPr>
        <w:t xml:space="preserve">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muzzaki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akuntabilitasny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 adanya in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masi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sikan ki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j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uang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transparan d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buk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 lap</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 hasil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dana ZI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s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ait su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gunaan dana ZIS.</w:t>
      </w:r>
    </w:p>
    <w:p w14:paraId="314E1E04" w14:textId="4E4B025A" w:rsidR="007D6976" w:rsidRPr="007D6976" w:rsidRDefault="007D6976" w:rsidP="00D7024B">
      <w:pPr>
        <w:numPr>
          <w:ilvl w:val="0"/>
          <w:numId w:val="6"/>
        </w:numPr>
        <w:spacing w:line="480" w:lineRule="auto"/>
        <w:ind w:left="144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lang w:val="id-ID"/>
          <w14:ligatures w14:val="none"/>
        </w:rPr>
        <w:t>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w:t>
      </w:r>
      <w:r w:rsidRPr="007D6976">
        <w:rPr>
          <w:rFonts w:ascii="Times New Roman" w:hAnsi="Times New Roman" w:cs="Times New Roman"/>
          <w:kern w:val="0"/>
          <w:lang w:val="id-ID"/>
          <w14:ligatures w14:val="none"/>
        </w:rPr>
        <w:t xml:space="preserve">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mil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akuntabilitasny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 adany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ungkap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ijak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upah dan 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u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si; adany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ungkap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ijak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ifat n</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Pr="007D6976">
        <w:rPr>
          <w:rFonts w:ascii="Times New Roman" w:hAnsi="Times New Roman" w:cs="Times New Roman"/>
          <w:kern w:val="0"/>
          <w:lang w:val="id-ID"/>
          <w14:ligatures w14:val="none"/>
        </w:rPr>
        <w:lastRenderedPageBreak/>
        <w:t>diskriminasi yang dituju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mil dalam hal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tihan (training);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an arahan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tih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mil.</w:t>
      </w:r>
    </w:p>
    <w:p w14:paraId="1CE23B06" w14:textId="74D7BFA5" w:rsidR="007D6976" w:rsidRPr="007D6976" w:rsidRDefault="007D6976" w:rsidP="00D7024B">
      <w:pPr>
        <w:numPr>
          <w:ilvl w:val="0"/>
          <w:numId w:val="6"/>
        </w:numPr>
        <w:spacing w:line="480" w:lineRule="auto"/>
        <w:ind w:left="1440"/>
        <w:contextualSpacing/>
        <w:jc w:val="both"/>
        <w:rPr>
          <w:rFonts w:ascii="Times New Roman" w:hAnsi="Times New Roman" w:cs="Times New Roman"/>
          <w:kern w:val="0"/>
          <w:lang w:val="id-ID"/>
          <w14:ligatures w14:val="none"/>
        </w:rPr>
      </w:pPr>
      <w:r w:rsidRPr="007D6976">
        <w:rPr>
          <w:rFonts w:ascii="Times New Roman" w:hAnsi="Times New Roman" w:cs="Times New Roman"/>
          <w:i/>
          <w:iCs/>
          <w:kern w:val="0"/>
          <w:lang w:val="id-ID"/>
          <w14:ligatures w14:val="none"/>
        </w:rPr>
        <w:t>In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w:t>
      </w:r>
      <w:r w:rsidRPr="007D6976">
        <w:rPr>
          <w:rFonts w:ascii="Times New Roman" w:hAnsi="Times New Roman" w:cs="Times New Roman"/>
          <w:kern w:val="0"/>
          <w:lang w:val="id-ID"/>
          <w14:ligatures w14:val="none"/>
        </w:rPr>
        <w:t xml:space="preserve">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akuntabilitasny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 adanya lap</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p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ram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ingkatkan ak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 masyarak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dap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layan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zakat;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adanya bantu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masyarakat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at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ingkatkan kualitas dalam hal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idi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hidup, d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atan</w:t>
      </w:r>
    </w:p>
    <w:p w14:paraId="2DFF182B" w14:textId="6B4AD410" w:rsidR="007D6976" w:rsidRPr="007D6976" w:rsidRDefault="007D6976" w:rsidP="00D7024B">
      <w:pPr>
        <w:numPr>
          <w:ilvl w:val="0"/>
          <w:numId w:val="6"/>
        </w:numPr>
        <w:spacing w:line="480" w:lineRule="auto"/>
        <w:ind w:left="144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Akuntabilitas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dap alam,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nya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uk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mbangan atau tanggap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dap isu-isu pada lingkung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sakan hut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aran lingkungan, d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ana alam attau adany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dulian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Z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hadap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tarian alam;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ukan lap</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 apabila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pat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iayaan yang di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usaha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p</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i dap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sak lingkungan.</w:t>
      </w:r>
    </w:p>
    <w:p w14:paraId="2E4EEBEF"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17" w:name="_Toc200961170"/>
      <w:r w:rsidRPr="007D6976">
        <w:rPr>
          <w:rFonts w:ascii="Times New Roman" w:eastAsia="DengXian" w:hAnsi="Times New Roman" w:cs="Times New Roman"/>
          <w:b/>
          <w:bCs/>
          <w:kern w:val="0"/>
          <w:lang w:val="id-ID"/>
          <w14:ligatures w14:val="none"/>
        </w:rPr>
        <w:t xml:space="preserve">2.1.4. </w:t>
      </w:r>
      <w:r w:rsidRPr="007D6976">
        <w:rPr>
          <w:rFonts w:ascii="Times New Roman" w:eastAsia="DengXian" w:hAnsi="Times New Roman" w:cs="Times New Roman"/>
          <w:b/>
          <w:bCs/>
          <w:kern w:val="0"/>
          <w:lang w:val="id-ID"/>
          <w14:ligatures w14:val="none"/>
        </w:rPr>
        <w:tab/>
        <w:t>Pengelolaan zakat, infak, dan shadaqah</w:t>
      </w:r>
      <w:bookmarkEnd w:id="17"/>
    </w:p>
    <w:p w14:paraId="24BE0026" w14:textId="64252BDB"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sarkan Undang-Undang N</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 23 tahun 2011 Pasal 1 Ayat 1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bahw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pa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iat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cana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ksanaan,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an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umpul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istribusian,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ayagunaan zakat. Pasal 2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adalah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saskan syariat Islam, aman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anfaat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dil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dil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stian hukum,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n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grasi, dan akuntabilitas.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602-8733-52-6","id":"ITEM-1","issued":{"date-parts":[["2012"]]},"number-of-pages":"147","publisher":"Fokusmedia","publisher-place":"Bandung","title":"Himpunan Peraturan Perundang-undangan : Pengelolaan Zakat dan Wakaf","type":"book"},"uris":["http://www.mendeley.com/documents/?uuid=06cad1ea-e838-4fcc-b7ac-75a5cbe6a7c1"]}],"mendeley":{"formattedCitation":"(&lt;i&gt;Himpunan Peraturan Perundang-undangan : Pengelolaan Zakat dan Wakaf&lt;/i&gt;, 2012)","manualFormatting":"(Himpunan Peraturan Perundang-Undangan : Pengelolaan Zakat Dan Wakaf, 2012 : 3)","plainTextFormattedCitation":"(Himpunan Peraturan Perundang-undangan : Pengelolaan Zakat dan Wakaf, 2012)","previouslyFormattedCitation":"(&lt;i&gt;Himpunan Peraturan Perundang-undangan : Pengelolaan Zakat dan Wakaf&lt;/i&gt;, 2012)"},"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Himpun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atur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undang-Undangan :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g</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aan Zakat Dan Wakaf, 2012 : 3)</w:t>
      </w:r>
      <w:r w:rsidRPr="007D6976">
        <w:rPr>
          <w:rFonts w:ascii="Times New Roman" w:hAnsi="Times New Roman" w:cs="Times New Roman"/>
          <w:kern w:val="0"/>
          <w:vertAlign w:val="superscript"/>
          <w:lang w:val="id-ID"/>
          <w14:ligatures w14:val="none"/>
        </w:rPr>
        <w:fldChar w:fldCharType="end"/>
      </w:r>
    </w:p>
    <w:p w14:paraId="281880DB" w14:textId="0A3C723D"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Undang-Undang N</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 23 tahun 2011 bab 2 bagi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pat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infaq, shadaqah, dan dana s</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ial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agamaan lainnya pasal 28 </w:t>
      </w:r>
      <w:r w:rsidRPr="007D6976">
        <w:rPr>
          <w:rFonts w:ascii="Times New Roman" w:hAnsi="Times New Roman" w:cs="Times New Roman"/>
          <w:kern w:val="0"/>
          <w:lang w:val="id-ID"/>
          <w14:ligatures w14:val="none"/>
        </w:rPr>
        <w:lastRenderedPageBreak/>
        <w:t>ayat 1 adala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i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ima zakat, BAZNAS atau LAZ juga </w:t>
      </w:r>
      <w:bookmarkStart w:id="18" w:name="_Hlk196383213"/>
      <w:r w:rsidRPr="007D6976">
        <w:rPr>
          <w:rFonts w:ascii="Times New Roman" w:hAnsi="Times New Roman" w:cs="Times New Roman"/>
          <w:kern w:val="0"/>
          <w:lang w:val="id-ID"/>
          <w14:ligatures w14:val="none"/>
        </w:rPr>
        <w:t>dap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ma infak,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h dan dana s</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ial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gamaan lainnya.</w:t>
      </w:r>
    </w:p>
    <w:p w14:paraId="4F141D3C" w14:textId="3E44FED1" w:rsidR="007D6976" w:rsidRPr="007D6976" w:rsidRDefault="007D6976" w:rsidP="007D6976">
      <w:pPr>
        <w:spacing w:line="480" w:lineRule="auto"/>
        <w:ind w:left="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602-8733-52-6","id":"ITEM-1","issued":{"date-parts":[["2012"]]},"number-of-pages":"147","publisher":"Fokusmedia","publisher-place":"Bandung","title":"Himpunan Peraturan Perundang-undangan : Pengelolaan Zakat dan Wakaf","type":"book"},"uris":["http://www.mendeley.com/documents/?uuid=06cad1ea-e838-4fcc-b7ac-75a5cbe6a7c1"]}],"mendeley":{"formattedCitation":"(&lt;i&gt;Himpunan Peraturan Perundang-undangan : Pengelolaan Zakat dan Wakaf&lt;/i&gt;, 2012)","manualFormatting":"(Himpunan Peraturan Perundang-Undangan : Pengelolaan Zakat Dan Wakaf, 2012 : 11)","plainTextFormattedCitation":"(Himpunan Peraturan Perundang-undangan : Pengelolaan Zakat dan Wakaf, 2012)","previouslyFormattedCitation":"(&lt;i&gt;Himpunan Peraturan Perundang-undangan : Pengelolaan Zakat dan Wakaf&lt;/i&gt;, 2012)"},"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Himpun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atur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undang-Undangan :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g</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aan Zakat Dan Wakaf, 2012 : 11)</w:t>
      </w:r>
      <w:r w:rsidRPr="007D6976">
        <w:rPr>
          <w:rFonts w:ascii="Times New Roman" w:hAnsi="Times New Roman" w:cs="Times New Roman"/>
          <w:kern w:val="0"/>
          <w:vertAlign w:val="superscript"/>
          <w:lang w:val="id-ID"/>
          <w14:ligatures w14:val="none"/>
        </w:rPr>
        <w:fldChar w:fldCharType="end"/>
      </w:r>
      <w:r w:rsidRPr="007D6976">
        <w:rPr>
          <w:rFonts w:ascii="Times New Roman" w:hAnsi="Times New Roman" w:cs="Times New Roman"/>
          <w:kern w:val="0"/>
          <w:lang w:val="id-ID"/>
          <w14:ligatures w14:val="none"/>
        </w:rPr>
        <w:t>.</w:t>
      </w:r>
    </w:p>
    <w:p w14:paraId="51B2722B" w14:textId="14AEC5DB"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Tuju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cantum pada Undang-Undang N</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 23 tahun 2011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Pasal 3, antara lain:</w:t>
      </w:r>
    </w:p>
    <w:p w14:paraId="45D2C0A0" w14:textId="5FCCFAC6" w:rsidR="007D6976" w:rsidRPr="007D6976" w:rsidRDefault="007D6976" w:rsidP="007D6976">
      <w:pPr>
        <w:spacing w:line="480" w:lineRule="auto"/>
        <w:ind w:left="720"/>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ingkatk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f</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ktivitas dan </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fisi</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yanan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ingkatkan manfaat zakat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wujud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masyarakat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nggulang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miskinan. </w:t>
      </w:r>
      <w:r w:rsidRPr="007D6976">
        <w:rPr>
          <w:rFonts w:ascii="Times New Roman" w:hAnsi="Times New Roman" w:cs="Times New Roman"/>
          <w:kern w:val="0"/>
          <w:vertAlign w:val="superscript"/>
          <w:lang w:val="id-ID"/>
          <w14:ligatures w14:val="none"/>
        </w:rPr>
        <w:fldChar w:fldCharType="begin" w:fldLock="1"/>
      </w:r>
      <w:r w:rsidRPr="007D6976">
        <w:rPr>
          <w:rFonts w:ascii="Times New Roman" w:hAnsi="Times New Roman" w:cs="Times New Roman"/>
          <w:kern w:val="0"/>
          <w:lang w:val="id-ID"/>
          <w14:ligatures w14:val="none"/>
        </w:rPr>
        <w:instrText>ADDIN CSL_CITATION {"citationItems":[{"id":"ITEM-1","itemData":{"ISBN":"978-602-8733-52-6","id":"ITEM-1","issued":{"date-parts":[["2012"]]},"number-of-pages":"147","publisher":"Fokusmedia","publisher-place":"Bandung","title":"Himpunan Peraturan Perundang-undangan : Pengelolaan Zakat dan Wakaf","type":"book"},"uris":["http://www.mendeley.com/documents/?uuid=06cad1ea-e838-4fcc-b7ac-75a5cbe6a7c1"]}],"mendeley":{"formattedCitation":"(&lt;i&gt;Himpunan Peraturan Perundang-undangan : Pengelolaan Zakat dan Wakaf&lt;/i&gt;, 2012)","manualFormatting":"(Himpunan Peraturan Perundang-Undangan : Pengelolaan Zakat Dan Wakaf, 2012 : 4)","plainTextFormattedCitation":"(Himpunan Peraturan Perundang-undangan : Pengelolaan Zakat dan Wakaf, 2012)","previouslyFormattedCitation":"(&lt;i&gt;Himpunan Peraturan Perundang-undangan : Pengelolaan Zakat dan Wakaf&lt;/i&gt;, 2012)"},"properties":{"noteIndex":0},"schema":"https://github.com/citation-style-language/schema/raw/master/csl-citation.json"}</w:instrText>
      </w:r>
      <w:r w:rsidRPr="007D6976">
        <w:rPr>
          <w:rFonts w:ascii="Times New Roman" w:hAnsi="Times New Roman" w:cs="Times New Roman"/>
          <w:kern w:val="0"/>
          <w:vertAlign w:val="superscript"/>
          <w:lang w:val="id-ID"/>
          <w14:ligatures w14:val="none"/>
        </w:rPr>
        <w:fldChar w:fldCharType="separate"/>
      </w:r>
      <w:r w:rsidRPr="007D6976">
        <w:rPr>
          <w:rFonts w:ascii="Times New Roman" w:hAnsi="Times New Roman" w:cs="Times New Roman"/>
          <w:noProof/>
          <w:kern w:val="0"/>
          <w:lang w:val="id-ID"/>
          <w14:ligatures w14:val="none"/>
        </w:rPr>
        <w:t>(Himpun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aturan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undang-Undangan :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g</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aan Zakat Dan Wakaf, 2012 : 4)</w:t>
      </w:r>
      <w:r w:rsidRPr="007D6976">
        <w:rPr>
          <w:rFonts w:ascii="Times New Roman" w:hAnsi="Times New Roman" w:cs="Times New Roman"/>
          <w:kern w:val="0"/>
          <w:vertAlign w:val="superscript"/>
          <w:lang w:val="id-ID"/>
          <w14:ligatures w14:val="none"/>
        </w:rPr>
        <w:fldChar w:fldCharType="end"/>
      </w:r>
    </w:p>
    <w:p w14:paraId="41348E45" w14:textId="2E269975" w:rsidR="007D6976" w:rsidRPr="007D6976" w:rsidRDefault="007D6976" w:rsidP="007D6976">
      <w:pPr>
        <w:spacing w:line="480" w:lineRule="auto"/>
        <w:ind w:left="720" w:firstLine="72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sarkan tujuan di atas dapat dipahami bahwa tuju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infaq, d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h adalah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giatan yang dilaksanakan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ingkatkan daya guna  dana zakat, infaq, d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ah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wujudk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jah</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an masyarakat d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dilan s</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sial. </w:t>
      </w:r>
    </w:p>
    <w:bookmarkEnd w:id="18"/>
    <w:p w14:paraId="1842C63C" w14:textId="77777777" w:rsidR="007D6976" w:rsidRPr="007D6976" w:rsidRDefault="007D6976" w:rsidP="007D6976">
      <w:pPr>
        <w:spacing w:line="259" w:lineRule="auto"/>
        <w:rPr>
          <w:rFonts w:ascii="Times New Roman" w:hAnsi="Times New Roman" w:cs="Times New Roman"/>
          <w:b/>
          <w:bCs/>
          <w:kern w:val="0"/>
          <w:lang w:val="id-ID"/>
          <w14:ligatures w14:val="none"/>
        </w:rPr>
      </w:pPr>
      <w:r w:rsidRPr="007D6976">
        <w:rPr>
          <w:rFonts w:ascii="Times New Roman" w:hAnsi="Times New Roman" w:cs="Times New Roman"/>
          <w:kern w:val="0"/>
          <w:lang w:val="id-ID"/>
          <w14:ligatures w14:val="none"/>
        </w:rPr>
        <w:br w:type="page"/>
      </w:r>
      <w:r w:rsidRPr="007D6976">
        <w:rPr>
          <w:rFonts w:ascii="Times New Roman" w:hAnsi="Times New Roman" w:cs="Times New Roman"/>
          <w:b/>
          <w:bCs/>
          <w:kern w:val="0"/>
          <w:lang w:val="id-ID"/>
          <w14:ligatures w14:val="none"/>
        </w:rPr>
        <w:lastRenderedPageBreak/>
        <w:t>Tabel 2.2 Penelitian terdahulu</w:t>
      </w:r>
    </w:p>
    <w:tbl>
      <w:tblPr>
        <w:tblW w:w="83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3"/>
        <w:gridCol w:w="1897"/>
        <w:gridCol w:w="2044"/>
        <w:gridCol w:w="3815"/>
      </w:tblGrid>
      <w:tr w:rsidR="007D6976" w:rsidRPr="007D6976" w14:paraId="6B3F0220" w14:textId="77777777" w:rsidTr="00B636FA">
        <w:trPr>
          <w:trHeight w:val="336"/>
        </w:trPr>
        <w:tc>
          <w:tcPr>
            <w:tcW w:w="583" w:type="dxa"/>
          </w:tcPr>
          <w:p w14:paraId="54BBA51E" w14:textId="77777777" w:rsidR="007D6976" w:rsidRPr="007D6976" w:rsidRDefault="007D6976" w:rsidP="007D6976">
            <w:pPr>
              <w:widowControl w:val="0"/>
              <w:autoSpaceDE w:val="0"/>
              <w:autoSpaceDN w:val="0"/>
              <w:spacing w:before="8" w:after="0" w:line="240" w:lineRule="auto"/>
              <w:rPr>
                <w:rFonts w:ascii="Times New Roman" w:eastAsia="Times New Roman" w:hAnsi="Times New Roman" w:cs="Times New Roman"/>
                <w:b/>
                <w:kern w:val="0"/>
                <w:lang w:val="id-ID"/>
                <w14:ligatures w14:val="none"/>
              </w:rPr>
            </w:pPr>
          </w:p>
          <w:p w14:paraId="3DBA4804" w14:textId="77777777" w:rsidR="007D6976" w:rsidRPr="007D6976" w:rsidRDefault="007D6976" w:rsidP="007D6976">
            <w:pPr>
              <w:widowControl w:val="0"/>
              <w:autoSpaceDE w:val="0"/>
              <w:autoSpaceDN w:val="0"/>
              <w:spacing w:after="0" w:line="240" w:lineRule="auto"/>
              <w:ind w:left="125" w:right="112"/>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b/>
                <w:kern w:val="0"/>
                <w:lang w:val="id-ID"/>
                <w14:ligatures w14:val="none"/>
              </w:rPr>
              <w:t>No</w:t>
            </w:r>
          </w:p>
        </w:tc>
        <w:tc>
          <w:tcPr>
            <w:tcW w:w="1897" w:type="dxa"/>
            <w:vAlign w:val="center"/>
          </w:tcPr>
          <w:p w14:paraId="2E698C4F" w14:textId="77777777" w:rsidR="007D6976" w:rsidRPr="007D6976" w:rsidRDefault="007D6976" w:rsidP="007D6976">
            <w:pPr>
              <w:widowControl w:val="0"/>
              <w:autoSpaceDE w:val="0"/>
              <w:autoSpaceDN w:val="0"/>
              <w:spacing w:before="138" w:after="0" w:line="240" w:lineRule="auto"/>
              <w:ind w:left="494" w:right="465" w:firstLine="4"/>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b/>
                <w:kern w:val="0"/>
                <w:lang w:val="id-ID"/>
                <w14:ligatures w14:val="none"/>
              </w:rPr>
              <w:t>Peneliti (Tahun)</w:t>
            </w:r>
          </w:p>
        </w:tc>
        <w:tc>
          <w:tcPr>
            <w:tcW w:w="2044" w:type="dxa"/>
            <w:vAlign w:val="center"/>
          </w:tcPr>
          <w:p w14:paraId="223877C9" w14:textId="77777777" w:rsidR="007D6976" w:rsidRPr="007D6976" w:rsidRDefault="007D6976" w:rsidP="007D6976">
            <w:pPr>
              <w:widowControl w:val="0"/>
              <w:autoSpaceDE w:val="0"/>
              <w:autoSpaceDN w:val="0"/>
              <w:spacing w:before="8" w:after="0" w:line="240" w:lineRule="auto"/>
              <w:jc w:val="center"/>
              <w:rPr>
                <w:rFonts w:ascii="Times New Roman" w:eastAsia="Times New Roman" w:hAnsi="Times New Roman" w:cs="Times New Roman"/>
                <w:b/>
                <w:kern w:val="0"/>
                <w:lang w:val="id-ID"/>
                <w14:ligatures w14:val="none"/>
              </w:rPr>
            </w:pPr>
          </w:p>
          <w:p w14:paraId="6B581FA0" w14:textId="77777777" w:rsidR="007D6976" w:rsidRPr="007D6976" w:rsidRDefault="007D6976" w:rsidP="007D6976">
            <w:pPr>
              <w:widowControl w:val="0"/>
              <w:autoSpaceDE w:val="0"/>
              <w:autoSpaceDN w:val="0"/>
              <w:spacing w:after="0" w:line="240" w:lineRule="auto"/>
              <w:ind w:left="155" w:right="148"/>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b/>
                <w:kern w:val="0"/>
                <w:lang w:val="id-ID"/>
                <w14:ligatures w14:val="none"/>
              </w:rPr>
              <w:t>Judul</w:t>
            </w:r>
          </w:p>
        </w:tc>
        <w:tc>
          <w:tcPr>
            <w:tcW w:w="3815" w:type="dxa"/>
            <w:vAlign w:val="center"/>
          </w:tcPr>
          <w:p w14:paraId="2EC23383" w14:textId="77777777"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b/>
                <w:kern w:val="0"/>
                <w:lang w:val="id-ID"/>
                <w14:ligatures w14:val="none"/>
              </w:rPr>
              <w:t>Hasil Penelitian</w:t>
            </w:r>
          </w:p>
        </w:tc>
      </w:tr>
      <w:tr w:rsidR="007D6976" w:rsidRPr="007D6976" w14:paraId="59A8EEBC" w14:textId="77777777" w:rsidTr="00B636FA">
        <w:trPr>
          <w:trHeight w:val="808"/>
        </w:trPr>
        <w:tc>
          <w:tcPr>
            <w:tcW w:w="583" w:type="dxa"/>
          </w:tcPr>
          <w:p w14:paraId="6B418826" w14:textId="77777777" w:rsidR="007D6976" w:rsidRPr="007D6976" w:rsidRDefault="007D6976" w:rsidP="007D6976">
            <w:pPr>
              <w:widowControl w:val="0"/>
              <w:autoSpaceDE w:val="0"/>
              <w:autoSpaceDN w:val="0"/>
              <w:spacing w:after="0" w:line="240" w:lineRule="auto"/>
              <w:rPr>
                <w:rFonts w:ascii="Times New Roman" w:eastAsia="Times New Roman" w:hAnsi="Times New Roman" w:cs="Times New Roman"/>
                <w:b/>
                <w:kern w:val="0"/>
                <w:sz w:val="22"/>
                <w:szCs w:val="22"/>
                <w:lang w:val="id-ID"/>
                <w14:ligatures w14:val="none"/>
              </w:rPr>
            </w:pPr>
          </w:p>
          <w:p w14:paraId="4C1103D4" w14:textId="77777777" w:rsidR="007D6976" w:rsidRPr="007D6976" w:rsidRDefault="007D6976" w:rsidP="007D6976">
            <w:pPr>
              <w:widowControl w:val="0"/>
              <w:autoSpaceDE w:val="0"/>
              <w:autoSpaceDN w:val="0"/>
              <w:spacing w:after="0" w:line="240" w:lineRule="auto"/>
              <w:rPr>
                <w:rFonts w:ascii="Times New Roman" w:eastAsia="Times New Roman" w:hAnsi="Times New Roman" w:cs="Times New Roman"/>
                <w:b/>
                <w:kern w:val="0"/>
                <w:sz w:val="22"/>
                <w:szCs w:val="22"/>
                <w:lang w:val="id-ID"/>
                <w14:ligatures w14:val="none"/>
              </w:rPr>
            </w:pPr>
          </w:p>
          <w:p w14:paraId="43CCB6C1" w14:textId="77777777" w:rsidR="007D6976" w:rsidRPr="007D6976" w:rsidRDefault="007D6976" w:rsidP="007D6976">
            <w:pPr>
              <w:widowControl w:val="0"/>
              <w:autoSpaceDE w:val="0"/>
              <w:autoSpaceDN w:val="0"/>
              <w:spacing w:after="0" w:line="240" w:lineRule="auto"/>
              <w:rPr>
                <w:rFonts w:ascii="Times New Roman" w:eastAsia="Times New Roman" w:hAnsi="Times New Roman" w:cs="Times New Roman"/>
                <w:b/>
                <w:kern w:val="0"/>
                <w:sz w:val="22"/>
                <w:szCs w:val="22"/>
                <w:lang w:val="id-ID"/>
                <w14:ligatures w14:val="none"/>
              </w:rPr>
            </w:pPr>
          </w:p>
          <w:p w14:paraId="1F8BE2AE" w14:textId="77777777" w:rsidR="007D6976" w:rsidRPr="007D6976" w:rsidRDefault="007D6976" w:rsidP="007D6976">
            <w:pPr>
              <w:widowControl w:val="0"/>
              <w:autoSpaceDE w:val="0"/>
              <w:autoSpaceDN w:val="0"/>
              <w:spacing w:before="7" w:after="0" w:line="240" w:lineRule="auto"/>
              <w:rPr>
                <w:rFonts w:ascii="Times New Roman" w:eastAsia="Times New Roman" w:hAnsi="Times New Roman" w:cs="Times New Roman"/>
                <w:b/>
                <w:kern w:val="0"/>
                <w:sz w:val="22"/>
                <w:szCs w:val="22"/>
                <w:lang w:val="id-ID"/>
                <w14:ligatures w14:val="none"/>
              </w:rPr>
            </w:pPr>
          </w:p>
          <w:p w14:paraId="5483FB83" w14:textId="77777777" w:rsidR="007D6976" w:rsidRPr="007D6976" w:rsidRDefault="007D6976" w:rsidP="007D6976">
            <w:pPr>
              <w:widowControl w:val="0"/>
              <w:autoSpaceDE w:val="0"/>
              <w:autoSpaceDN w:val="0"/>
              <w:spacing w:after="0" w:line="240" w:lineRule="auto"/>
              <w:ind w:left="119" w:right="112"/>
              <w:jc w:val="center"/>
              <w:rPr>
                <w:rFonts w:ascii="Times New Roman" w:eastAsia="Times New Roman" w:hAnsi="Times New Roman" w:cs="Times New Roman"/>
                <w:kern w:val="0"/>
                <w:sz w:val="22"/>
                <w:szCs w:val="22"/>
                <w:lang w:val="id-ID"/>
                <w14:ligatures w14:val="none"/>
              </w:rPr>
            </w:pPr>
            <w:r w:rsidRPr="007D6976">
              <w:rPr>
                <w:rFonts w:ascii="Times New Roman" w:eastAsia="Times New Roman" w:hAnsi="Times New Roman" w:cs="Times New Roman"/>
                <w:kern w:val="0"/>
                <w:sz w:val="22"/>
                <w:szCs w:val="22"/>
                <w:lang w:val="id-ID"/>
                <w14:ligatures w14:val="none"/>
              </w:rPr>
              <w:t>1.</w:t>
            </w:r>
          </w:p>
        </w:tc>
        <w:tc>
          <w:tcPr>
            <w:tcW w:w="1897" w:type="dxa"/>
            <w:vAlign w:val="center"/>
          </w:tcPr>
          <w:p w14:paraId="6654A34F" w14:textId="77777777"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kern w:val="0"/>
                <w:lang w:val="id-ID"/>
                <w14:ligatures w14:val="none"/>
              </w:rPr>
              <w:t>Kalbarini (2018)</w:t>
            </w:r>
          </w:p>
          <w:p w14:paraId="5809FBEB" w14:textId="77777777" w:rsidR="007D6976" w:rsidRPr="007D6976" w:rsidRDefault="007D6976" w:rsidP="007D6976">
            <w:pPr>
              <w:widowControl w:val="0"/>
              <w:autoSpaceDE w:val="0"/>
              <w:autoSpaceDN w:val="0"/>
              <w:spacing w:after="0" w:line="240" w:lineRule="auto"/>
              <w:ind w:left="220" w:right="210"/>
              <w:jc w:val="center"/>
              <w:rPr>
                <w:rFonts w:ascii="Times New Roman" w:eastAsia="Times New Roman" w:hAnsi="Times New Roman" w:cs="Times New Roman"/>
                <w:kern w:val="0"/>
                <w:lang w:val="id-ID"/>
                <w14:ligatures w14:val="none"/>
              </w:rPr>
            </w:pPr>
          </w:p>
        </w:tc>
        <w:tc>
          <w:tcPr>
            <w:tcW w:w="2044" w:type="dxa"/>
            <w:vAlign w:val="center"/>
          </w:tcPr>
          <w:p w14:paraId="121247A2" w14:textId="2D003396"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
                <w:kern w:val="0"/>
                <w:lang w:val="id-ID"/>
                <w14:ligatures w14:val="none"/>
              </w:rPr>
            </w:pPr>
            <w:r w:rsidRPr="007D6976">
              <w:rPr>
                <w:rFonts w:ascii="Times New Roman" w:eastAsia="Times New Roman" w:hAnsi="Times New Roman" w:cs="Times New Roman"/>
                <w:kern w:val="0"/>
                <w:lang w:val="id-ID"/>
                <w14:ligatures w14:val="none"/>
              </w:rPr>
              <w:t>Imp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tasi Akuntabilitas dalam Sharia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 di 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aga Bisnis Syariah (Studi Kasus: Swalayan Pa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la Y</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yakarta)</w:t>
            </w:r>
          </w:p>
          <w:p w14:paraId="6252BC7C" w14:textId="77777777" w:rsidR="007D6976" w:rsidRPr="007D6976" w:rsidRDefault="007D6976" w:rsidP="007D6976">
            <w:pPr>
              <w:widowControl w:val="0"/>
              <w:autoSpaceDE w:val="0"/>
              <w:autoSpaceDN w:val="0"/>
              <w:spacing w:before="5" w:after="0" w:line="240" w:lineRule="auto"/>
              <w:jc w:val="center"/>
              <w:rPr>
                <w:rFonts w:ascii="Times New Roman" w:eastAsia="Times New Roman" w:hAnsi="Times New Roman" w:cs="Times New Roman"/>
                <w:b/>
                <w:kern w:val="0"/>
                <w:lang w:val="id-ID"/>
                <w14:ligatures w14:val="none"/>
              </w:rPr>
            </w:pPr>
          </w:p>
          <w:p w14:paraId="1B15C873" w14:textId="77777777" w:rsidR="007D6976" w:rsidRPr="007D6976" w:rsidRDefault="007D6976" w:rsidP="007D6976">
            <w:pPr>
              <w:widowControl w:val="0"/>
              <w:autoSpaceDE w:val="0"/>
              <w:autoSpaceDN w:val="0"/>
              <w:spacing w:after="0" w:line="240" w:lineRule="auto"/>
              <w:ind w:left="155" w:right="147"/>
              <w:jc w:val="center"/>
              <w:rPr>
                <w:rFonts w:ascii="Times New Roman" w:eastAsia="Times New Roman" w:hAnsi="Times New Roman" w:cs="Times New Roman"/>
                <w:kern w:val="0"/>
                <w:lang w:val="id-ID"/>
                <w14:ligatures w14:val="none"/>
              </w:rPr>
            </w:pPr>
          </w:p>
        </w:tc>
        <w:tc>
          <w:tcPr>
            <w:tcW w:w="3815" w:type="dxa"/>
          </w:tcPr>
          <w:p w14:paraId="2DB7B0BB" w14:textId="06307854" w:rsidR="007D6976" w:rsidRPr="007D6976" w:rsidRDefault="007D6976" w:rsidP="007D6976">
            <w:pPr>
              <w:widowControl w:val="0"/>
              <w:autoSpaceDE w:val="0"/>
              <w:autoSpaceDN w:val="0"/>
              <w:spacing w:before="215" w:after="0" w:line="240" w:lineRule="auto"/>
              <w:ind w:left="130" w:right="125" w:firstLine="425"/>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Imp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si akuntabilitas pada swalayan pa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la didasarkan pada tujuan hidup di dunia yaitu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agai rahmatan lil alamin yang artinya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iap muslim harus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manfaat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ama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agai makhluk Allah.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wujudan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ut dilakuka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sahk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an dana bisnis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dana 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ial. Dana bisnis di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k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Alla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lui zakat dan dibuat la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tanggungjawabannya  untuk bah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valuasi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ingkatan tar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 zakat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nnya.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udian dana 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ial di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k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masyarakat (sta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lui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bagai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iatan 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ial d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nnya dibuat dalam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uk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ia 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 dan spanduk. </w:t>
            </w:r>
          </w:p>
          <w:p w14:paraId="7B03BE50" w14:textId="77777777" w:rsidR="007D6976" w:rsidRPr="007D6976" w:rsidRDefault="007D6976" w:rsidP="007D6976">
            <w:pPr>
              <w:widowControl w:val="0"/>
              <w:autoSpaceDE w:val="0"/>
              <w:autoSpaceDN w:val="0"/>
              <w:spacing w:before="179" w:after="0" w:line="240" w:lineRule="auto"/>
              <w:ind w:left="140" w:right="104" w:firstLine="565"/>
              <w:jc w:val="both"/>
              <w:rPr>
                <w:rFonts w:ascii="Times New Roman" w:eastAsia="Times New Roman" w:hAnsi="Times New Roman" w:cs="Times New Roman"/>
                <w:kern w:val="0"/>
                <w:lang w:val="id-ID"/>
                <w14:ligatures w14:val="none"/>
              </w:rPr>
            </w:pPr>
          </w:p>
        </w:tc>
      </w:tr>
      <w:tr w:rsidR="007D6976" w:rsidRPr="007D6976" w14:paraId="025D0184" w14:textId="77777777" w:rsidTr="00B636FA">
        <w:trPr>
          <w:trHeight w:val="1014"/>
        </w:trPr>
        <w:tc>
          <w:tcPr>
            <w:tcW w:w="583" w:type="dxa"/>
          </w:tcPr>
          <w:p w14:paraId="40DB7CE3" w14:textId="77777777" w:rsidR="007D6976" w:rsidRPr="007D6976" w:rsidRDefault="007D6976" w:rsidP="007D6976">
            <w:pPr>
              <w:widowControl w:val="0"/>
              <w:autoSpaceDE w:val="0"/>
              <w:autoSpaceDN w:val="0"/>
              <w:spacing w:after="0" w:line="240" w:lineRule="auto"/>
              <w:rPr>
                <w:rFonts w:ascii="Times New Roman" w:eastAsia="Times New Roman" w:hAnsi="Times New Roman" w:cs="Times New Roman"/>
                <w:b/>
                <w:kern w:val="0"/>
                <w:sz w:val="22"/>
                <w:szCs w:val="22"/>
                <w:lang w:val="id-ID"/>
                <w14:ligatures w14:val="none"/>
              </w:rPr>
            </w:pPr>
          </w:p>
          <w:p w14:paraId="3F52DB18" w14:textId="77777777" w:rsidR="007D6976" w:rsidRPr="007D6976" w:rsidRDefault="007D6976" w:rsidP="007D6976">
            <w:pPr>
              <w:widowControl w:val="0"/>
              <w:autoSpaceDE w:val="0"/>
              <w:autoSpaceDN w:val="0"/>
              <w:spacing w:before="9" w:after="0" w:line="240" w:lineRule="auto"/>
              <w:rPr>
                <w:rFonts w:ascii="Times New Roman" w:eastAsia="Times New Roman" w:hAnsi="Times New Roman" w:cs="Times New Roman"/>
                <w:b/>
                <w:kern w:val="0"/>
                <w:sz w:val="22"/>
                <w:szCs w:val="22"/>
                <w:lang w:val="id-ID"/>
                <w14:ligatures w14:val="none"/>
              </w:rPr>
            </w:pPr>
          </w:p>
          <w:p w14:paraId="68ABFE42" w14:textId="77777777" w:rsidR="007D6976" w:rsidRPr="007D6976" w:rsidRDefault="007D6976" w:rsidP="007D6976">
            <w:pPr>
              <w:widowControl w:val="0"/>
              <w:autoSpaceDE w:val="0"/>
              <w:autoSpaceDN w:val="0"/>
              <w:spacing w:after="0" w:line="240" w:lineRule="auto"/>
              <w:ind w:left="119" w:right="112"/>
              <w:jc w:val="center"/>
              <w:rPr>
                <w:rFonts w:ascii="Times New Roman" w:eastAsia="Times New Roman" w:hAnsi="Times New Roman" w:cs="Times New Roman"/>
                <w:kern w:val="0"/>
                <w:sz w:val="22"/>
                <w:szCs w:val="22"/>
                <w:lang w:val="id-ID"/>
                <w14:ligatures w14:val="none"/>
              </w:rPr>
            </w:pPr>
            <w:r w:rsidRPr="007D6976">
              <w:rPr>
                <w:rFonts w:ascii="Times New Roman" w:eastAsia="Times New Roman" w:hAnsi="Times New Roman" w:cs="Times New Roman"/>
                <w:kern w:val="0"/>
                <w:sz w:val="22"/>
                <w:szCs w:val="22"/>
                <w:lang w:val="id-ID"/>
                <w14:ligatures w14:val="none"/>
              </w:rPr>
              <w:t>2.</w:t>
            </w:r>
          </w:p>
        </w:tc>
        <w:tc>
          <w:tcPr>
            <w:tcW w:w="1897" w:type="dxa"/>
            <w:vAlign w:val="center"/>
          </w:tcPr>
          <w:p w14:paraId="29462250" w14:textId="77777777" w:rsidR="007D6976" w:rsidRPr="007D6976" w:rsidRDefault="007D6976" w:rsidP="007D6976">
            <w:pPr>
              <w:widowControl w:val="0"/>
              <w:autoSpaceDE w:val="0"/>
              <w:autoSpaceDN w:val="0"/>
              <w:spacing w:before="78" w:after="0" w:line="240" w:lineRule="auto"/>
              <w:ind w:left="179" w:right="172"/>
              <w:jc w:val="center"/>
              <w:rPr>
                <w:rFonts w:ascii="Times New Roman" w:eastAsia="Times New Roman" w:hAnsi="Times New Roman" w:cs="Times New Roman"/>
                <w:kern w:val="0"/>
                <w:lang w:val="id-ID"/>
                <w14:ligatures w14:val="none"/>
              </w:rPr>
            </w:pPr>
          </w:p>
          <w:p w14:paraId="029F25F7" w14:textId="77777777" w:rsidR="007D6976" w:rsidRPr="007D6976" w:rsidRDefault="007D6976" w:rsidP="007D6976">
            <w:pPr>
              <w:widowControl w:val="0"/>
              <w:autoSpaceDE w:val="0"/>
              <w:autoSpaceDN w:val="0"/>
              <w:spacing w:before="78" w:after="0" w:line="240" w:lineRule="auto"/>
              <w:ind w:left="179" w:right="172"/>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Ruddin (2018)</w:t>
            </w:r>
          </w:p>
        </w:tc>
        <w:tc>
          <w:tcPr>
            <w:tcW w:w="2044" w:type="dxa"/>
            <w:vAlign w:val="center"/>
          </w:tcPr>
          <w:p w14:paraId="2E803279" w14:textId="3C4E9E4E" w:rsidR="007D6976" w:rsidRPr="007D6976" w:rsidRDefault="007D6976" w:rsidP="007D6976">
            <w:pPr>
              <w:widowControl w:val="0"/>
              <w:autoSpaceDE w:val="0"/>
              <w:autoSpaceDN w:val="0"/>
              <w:spacing w:before="215" w:after="0" w:line="240" w:lineRule="auto"/>
              <w:ind w:left="215" w:right="210" w:firstLine="4"/>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 xml:space="preserve">Analisis </w:t>
            </w:r>
            <w:r w:rsidRPr="007D6976">
              <w:rPr>
                <w:rFonts w:ascii="Times New Roman" w:eastAsia="Times New Roman" w:hAnsi="Times New Roman" w:cs="Times New Roman"/>
                <w:i/>
                <w:iCs/>
                <w:kern w:val="0"/>
                <w:lang w:val="id-ID"/>
                <w14:ligatures w14:val="none"/>
              </w:rPr>
              <w:t>C</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p</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at</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 S</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cial R</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sp</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nsibility</w:t>
            </w:r>
            <w:r w:rsidRPr="007D6976">
              <w:rPr>
                <w:rFonts w:ascii="Times New Roman" w:eastAsia="Times New Roman" w:hAnsi="Times New Roman" w:cs="Times New Roman"/>
                <w:kern w:val="0"/>
                <w:lang w:val="id-ID"/>
                <w14:ligatures w14:val="none"/>
              </w:rPr>
              <w:t xml:space="preserve">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bankan Syariah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dasarkan Shariah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w:t>
            </w:r>
          </w:p>
        </w:tc>
        <w:tc>
          <w:tcPr>
            <w:tcW w:w="3815" w:type="dxa"/>
          </w:tcPr>
          <w:p w14:paraId="071D1937" w14:textId="579E1CA4" w:rsidR="007D6976" w:rsidRPr="007D6976" w:rsidRDefault="007D6976" w:rsidP="007D6976">
            <w:pPr>
              <w:widowControl w:val="0"/>
              <w:autoSpaceDE w:val="0"/>
              <w:autoSpaceDN w:val="0"/>
              <w:spacing w:before="215" w:after="0" w:line="240" w:lineRule="auto"/>
              <w:ind w:right="125"/>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i/>
                <w:iCs/>
                <w:kern w:val="0"/>
                <w:lang w:val="id-ID"/>
                <w14:ligatures w14:val="none"/>
              </w:rPr>
              <w:t xml:space="preserve">       C</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p</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at</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 S</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cial R</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sp</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nsibility (CSR)</w:t>
            </w:r>
            <w:r w:rsidRPr="007D6976">
              <w:rPr>
                <w:rFonts w:ascii="Times New Roman" w:eastAsia="Times New Roman" w:hAnsi="Times New Roman" w:cs="Times New Roman"/>
                <w:kern w:val="0"/>
                <w:lang w:val="id-ID"/>
                <w14:ligatures w14:val="none"/>
              </w:rPr>
              <w:t xml:space="preserve"> yang dilakuk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 Bank BRI Syariah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cara umum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ksanak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iat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bankannya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dasarkan Shariah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 namun masih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dapat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urangan dalam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imp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sian dari Akuntabilitas 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z</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l Indi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ct Sta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 yaitu masih kurangnya imp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si CSR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dap masyarakat yang tidak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punyai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ngan langsung untuk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ngsungan hidup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usahaan. Hal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ut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unjukan bahwa Bank BRI Syariah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um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liki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ulian yang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ar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dap masyarakat yang tidak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liku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ngan untuk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ngsungan hidup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usahaan. </w:t>
            </w:r>
          </w:p>
        </w:tc>
      </w:tr>
      <w:tr w:rsidR="007D6976" w:rsidRPr="007D6976" w14:paraId="185EABD9" w14:textId="77777777" w:rsidTr="00B636FA">
        <w:trPr>
          <w:trHeight w:val="300"/>
        </w:trPr>
        <w:tc>
          <w:tcPr>
            <w:tcW w:w="583" w:type="dxa"/>
          </w:tcPr>
          <w:p w14:paraId="450FD0B6" w14:textId="77777777"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Cs/>
                <w:kern w:val="0"/>
                <w:sz w:val="22"/>
                <w:szCs w:val="22"/>
                <w:lang w:val="id-ID"/>
                <w14:ligatures w14:val="none"/>
              </w:rPr>
            </w:pPr>
          </w:p>
          <w:p w14:paraId="0AC6B2F6" w14:textId="77777777" w:rsidR="007D6976" w:rsidRPr="007D6976" w:rsidRDefault="007D6976" w:rsidP="007D6976">
            <w:pPr>
              <w:widowControl w:val="0"/>
              <w:autoSpaceDE w:val="0"/>
              <w:autoSpaceDN w:val="0"/>
              <w:spacing w:after="0" w:line="240" w:lineRule="auto"/>
              <w:rPr>
                <w:rFonts w:ascii="Times New Roman" w:eastAsia="Times New Roman" w:hAnsi="Times New Roman" w:cs="Times New Roman"/>
                <w:b/>
                <w:kern w:val="0"/>
                <w:sz w:val="22"/>
                <w:szCs w:val="22"/>
                <w:lang w:val="id-ID"/>
                <w14:ligatures w14:val="none"/>
              </w:rPr>
            </w:pPr>
          </w:p>
          <w:p w14:paraId="03CC2D82" w14:textId="77777777" w:rsidR="007D6976" w:rsidRPr="007D6976" w:rsidRDefault="007D6976" w:rsidP="007D6976">
            <w:pPr>
              <w:widowControl w:val="0"/>
              <w:autoSpaceDE w:val="0"/>
              <w:autoSpaceDN w:val="0"/>
              <w:spacing w:before="174" w:after="0" w:line="240" w:lineRule="auto"/>
              <w:ind w:left="119" w:right="112"/>
              <w:jc w:val="center"/>
              <w:rPr>
                <w:rFonts w:ascii="Times New Roman" w:eastAsia="Times New Roman" w:hAnsi="Times New Roman" w:cs="Times New Roman"/>
                <w:kern w:val="0"/>
                <w:sz w:val="22"/>
                <w:szCs w:val="22"/>
                <w:lang w:val="id-ID"/>
                <w14:ligatures w14:val="none"/>
              </w:rPr>
            </w:pPr>
            <w:r w:rsidRPr="007D6976">
              <w:rPr>
                <w:rFonts w:ascii="Times New Roman" w:eastAsia="Times New Roman" w:hAnsi="Times New Roman" w:cs="Times New Roman"/>
                <w:kern w:val="0"/>
                <w:sz w:val="22"/>
                <w:szCs w:val="22"/>
                <w:lang w:val="id-ID"/>
                <w14:ligatures w14:val="none"/>
              </w:rPr>
              <w:t>3.</w:t>
            </w:r>
          </w:p>
        </w:tc>
        <w:tc>
          <w:tcPr>
            <w:tcW w:w="1897" w:type="dxa"/>
            <w:vAlign w:val="center"/>
          </w:tcPr>
          <w:p w14:paraId="4AFA9929" w14:textId="77777777" w:rsidR="007D6976" w:rsidRPr="007D6976" w:rsidRDefault="007D6976" w:rsidP="007D6976">
            <w:pPr>
              <w:widowControl w:val="0"/>
              <w:autoSpaceDE w:val="0"/>
              <w:autoSpaceDN w:val="0"/>
              <w:spacing w:after="0" w:line="240" w:lineRule="auto"/>
              <w:ind w:left="160" w:right="153"/>
              <w:jc w:val="center"/>
              <w:rPr>
                <w:rFonts w:ascii="Times New Roman" w:eastAsia="Times New Roman" w:hAnsi="Times New Roman" w:cs="Times New Roman"/>
                <w:kern w:val="0"/>
                <w:lang w:val="id-ID"/>
                <w14:ligatures w14:val="none"/>
              </w:rPr>
            </w:pPr>
          </w:p>
          <w:p w14:paraId="0AD297EF" w14:textId="2F203DC1" w:rsidR="007D6976" w:rsidRPr="007D6976" w:rsidRDefault="007D6976" w:rsidP="007D6976">
            <w:pPr>
              <w:widowControl w:val="0"/>
              <w:autoSpaceDE w:val="0"/>
              <w:autoSpaceDN w:val="0"/>
              <w:spacing w:after="0" w:line="240" w:lineRule="auto"/>
              <w:ind w:left="160" w:right="153"/>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bCs/>
                <w:kern w:val="0"/>
                <w:lang w:val="id-ID"/>
                <w14:ligatures w14:val="none"/>
              </w:rPr>
              <w:t>N</w:t>
            </w:r>
            <w:r w:rsidR="00D7024B">
              <w:rPr>
                <w:rFonts w:ascii="Times New Roman" w:eastAsia="Times New Roman" w:hAnsi="Times New Roman" w:cs="Times New Roman"/>
                <w:bCs/>
                <w:kern w:val="0"/>
                <w:lang w:val="id-ID"/>
                <w14:ligatures w14:val="none"/>
              </w:rPr>
              <w:t>o</w:t>
            </w:r>
            <w:r w:rsidR="00D7024B" w:rsidRPr="00D7024B">
              <w:rPr>
                <w:rFonts w:ascii="Taken by Vultures Alternates De" w:eastAsia="Times New Roman" w:hAnsi="Taken by Vultures Alternates De" w:cs="Times New Roman"/>
                <w:bCs/>
                <w:spacing w:val="-20"/>
                <w:w w:val="1"/>
                <w:kern w:val="0"/>
                <w:sz w:val="6"/>
                <w:lang w:val="id-ID"/>
                <w14:ligatures w14:val="none"/>
              </w:rPr>
              <w:t>ì</w:t>
            </w:r>
            <w:r w:rsidRPr="007D6976">
              <w:rPr>
                <w:rFonts w:ascii="Times New Roman" w:eastAsia="Times New Roman" w:hAnsi="Times New Roman" w:cs="Times New Roman"/>
                <w:bCs/>
                <w:kern w:val="0"/>
                <w:lang w:val="id-ID"/>
                <w14:ligatures w14:val="none"/>
              </w:rPr>
              <w:t>var</w:t>
            </w:r>
            <w:r w:rsidR="00D7024B">
              <w:rPr>
                <w:rFonts w:ascii="Times New Roman" w:eastAsia="Times New Roman" w:hAnsi="Times New Roman" w:cs="Times New Roman"/>
                <w:bCs/>
                <w:kern w:val="0"/>
                <w:lang w:val="id-ID"/>
                <w14:ligatures w14:val="none"/>
              </w:rPr>
              <w:t>e</w:t>
            </w:r>
            <w:r w:rsidR="00D7024B" w:rsidRPr="00D7024B">
              <w:rPr>
                <w:rFonts w:ascii="Taken by Vultures Alternates De" w:eastAsia="Times New Roman" w:hAnsi="Taken by Vultures Alternates De" w:cs="Times New Roman"/>
                <w:bCs/>
                <w:spacing w:val="-20"/>
                <w:w w:val="1"/>
                <w:kern w:val="0"/>
                <w:sz w:val="6"/>
                <w:lang w:val="id-ID"/>
                <w14:ligatures w14:val="none"/>
              </w:rPr>
              <w:t>ì</w:t>
            </w:r>
            <w:r w:rsidRPr="007D6976">
              <w:rPr>
                <w:rFonts w:ascii="Times New Roman" w:eastAsia="Times New Roman" w:hAnsi="Times New Roman" w:cs="Times New Roman"/>
                <w:bCs/>
                <w:kern w:val="0"/>
                <w:lang w:val="id-ID"/>
                <w14:ligatures w14:val="none"/>
              </w:rPr>
              <w:t>la dan Sari (2019)</w:t>
            </w:r>
          </w:p>
        </w:tc>
        <w:tc>
          <w:tcPr>
            <w:tcW w:w="2044" w:type="dxa"/>
            <w:vAlign w:val="center"/>
          </w:tcPr>
          <w:p w14:paraId="4C1B5DBA" w14:textId="60DB0184" w:rsidR="007D6976" w:rsidRPr="007D6976" w:rsidRDefault="007D6976" w:rsidP="007D6976">
            <w:pPr>
              <w:widowControl w:val="0"/>
              <w:autoSpaceDE w:val="0"/>
              <w:autoSpaceDN w:val="0"/>
              <w:spacing w:before="80" w:after="0" w:line="240" w:lineRule="auto"/>
              <w:ind w:left="152" w:right="132"/>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n C</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cial 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p</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sbility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bankan Syariah Dalam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ktif Shariah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w:t>
            </w:r>
          </w:p>
        </w:tc>
        <w:tc>
          <w:tcPr>
            <w:tcW w:w="3815" w:type="dxa"/>
            <w:vAlign w:val="center"/>
          </w:tcPr>
          <w:p w14:paraId="50E7815C" w14:textId="77777777" w:rsidR="007D6976" w:rsidRPr="007D6976" w:rsidRDefault="007D6976" w:rsidP="007D6976">
            <w:pPr>
              <w:widowControl w:val="0"/>
              <w:autoSpaceDE w:val="0"/>
              <w:autoSpaceDN w:val="0"/>
              <w:spacing w:after="0" w:line="240" w:lineRule="auto"/>
              <w:ind w:left="109" w:right="104"/>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 xml:space="preserve">   </w:t>
            </w:r>
          </w:p>
          <w:p w14:paraId="5C5A89A0" w14:textId="0A06D9CD" w:rsidR="007D6976" w:rsidRPr="007D6976" w:rsidRDefault="007D6976" w:rsidP="007D6976">
            <w:pPr>
              <w:widowControl w:val="0"/>
              <w:autoSpaceDE w:val="0"/>
              <w:autoSpaceDN w:val="0"/>
              <w:spacing w:after="0" w:line="240" w:lineRule="auto"/>
              <w:ind w:left="109" w:right="104" w:firstLine="326"/>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Dari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uluh Bank Umum Syariah (BUS) yang di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iti yaitu BMI, BSM, BSB, BRIS, BPS, BNIS, BMS, BVS, BJPS dan BCAS rata-rata suda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pkan CSR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dasark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 pada i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 akuntabilitas v</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ikal-Allah dan akuntabilitas 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z</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l-nasabah, karyawan,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unitas, namu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tingkat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ungkapan yang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a-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a. Yang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liki tingkat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ungkapan CSR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inggi dalam hal ini adalah BMI.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api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ribusi BUS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dap i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 akuntabilitas 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z</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l-alam rata-rata masih kurang, tidak ada satupun BUS yang maksimal dalam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ungkapannya. Dika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akan BUS 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i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f</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usk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iatan CSR pada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didikan, 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ial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asyarakat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at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daya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 umat.</w:t>
            </w:r>
          </w:p>
        </w:tc>
      </w:tr>
      <w:tr w:rsidR="007D6976" w:rsidRPr="007D6976" w14:paraId="5C434A64" w14:textId="77777777" w:rsidTr="00B636FA">
        <w:trPr>
          <w:trHeight w:val="300"/>
        </w:trPr>
        <w:tc>
          <w:tcPr>
            <w:tcW w:w="583" w:type="dxa"/>
          </w:tcPr>
          <w:p w14:paraId="02F36CD1" w14:textId="77777777"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Cs/>
                <w:kern w:val="0"/>
                <w:sz w:val="22"/>
                <w:szCs w:val="22"/>
                <w:lang w:val="id-ID"/>
                <w14:ligatures w14:val="none"/>
              </w:rPr>
            </w:pPr>
            <w:r w:rsidRPr="007D6976">
              <w:rPr>
                <w:rFonts w:ascii="Times New Roman" w:eastAsia="Times New Roman" w:hAnsi="Times New Roman" w:cs="Times New Roman"/>
                <w:bCs/>
                <w:kern w:val="0"/>
                <w:sz w:val="22"/>
                <w:szCs w:val="22"/>
                <w:lang w:val="id-ID"/>
                <w14:ligatures w14:val="none"/>
              </w:rPr>
              <w:t>4</w:t>
            </w:r>
          </w:p>
        </w:tc>
        <w:tc>
          <w:tcPr>
            <w:tcW w:w="1897" w:type="dxa"/>
            <w:vAlign w:val="center"/>
          </w:tcPr>
          <w:p w14:paraId="4FA23E41" w14:textId="77777777" w:rsidR="007D6976" w:rsidRPr="007D6976" w:rsidRDefault="007D6976" w:rsidP="007D6976">
            <w:pPr>
              <w:widowControl w:val="0"/>
              <w:autoSpaceDE w:val="0"/>
              <w:autoSpaceDN w:val="0"/>
              <w:spacing w:after="0" w:line="240" w:lineRule="auto"/>
              <w:ind w:left="160" w:right="153"/>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Sri Ujiana Putri (2020)</w:t>
            </w:r>
          </w:p>
        </w:tc>
        <w:tc>
          <w:tcPr>
            <w:tcW w:w="2044" w:type="dxa"/>
            <w:vAlign w:val="center"/>
          </w:tcPr>
          <w:p w14:paraId="1E3B2387" w14:textId="6C697E60" w:rsidR="007D6976" w:rsidRPr="007D6976" w:rsidRDefault="007D6976" w:rsidP="007D6976">
            <w:pPr>
              <w:widowControl w:val="0"/>
              <w:autoSpaceDE w:val="0"/>
              <w:autoSpaceDN w:val="0"/>
              <w:spacing w:before="80" w:after="0" w:line="240" w:lineRule="auto"/>
              <w:ind w:left="152" w:right="132"/>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nalisis Akuntabilitas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basis Sharia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 Untuk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angan Bisnis Rumah Jahit Akhwat Di Makassar</w:t>
            </w:r>
          </w:p>
        </w:tc>
        <w:tc>
          <w:tcPr>
            <w:tcW w:w="3815" w:type="dxa"/>
            <w:vAlign w:val="center"/>
          </w:tcPr>
          <w:p w14:paraId="5DCEA957" w14:textId="3B6323CD" w:rsidR="007D6976" w:rsidRPr="007D6976" w:rsidRDefault="007D6976" w:rsidP="007D6976">
            <w:pPr>
              <w:widowControl w:val="0"/>
              <w:autoSpaceDE w:val="0"/>
              <w:autoSpaceDN w:val="0"/>
              <w:spacing w:after="0" w:line="240" w:lineRule="auto"/>
              <w:ind w:left="109" w:right="104"/>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 xml:space="preserve">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h di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apk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 RJA. RJA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lu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uarkan zakat d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hatik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ika bisnis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agai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uk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Allah swt (akuntabilitas v</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ikal).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angkan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uk akuntabilitas 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z</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l di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pka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ap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iasi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karyaw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an sumbang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aga dakwa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kukan bans</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 bagi yang tidak mampu, d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hadiah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anak yatim.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 RJA juga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antiasa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jaga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ihan lingkungannya d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inimalkan sampah yang dihasilkan dari pr</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uksi pr</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uk, yaitu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malkan sl</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an “LISA DARA APIK” (Lihat Sampah Ambil, Tidak Rapi, Atur dan Rapikan).</w:t>
            </w:r>
          </w:p>
        </w:tc>
      </w:tr>
      <w:tr w:rsidR="007D6976" w:rsidRPr="007D6976" w14:paraId="3ABE49DA" w14:textId="77777777" w:rsidTr="00B636FA">
        <w:trPr>
          <w:trHeight w:val="300"/>
        </w:trPr>
        <w:tc>
          <w:tcPr>
            <w:tcW w:w="583" w:type="dxa"/>
          </w:tcPr>
          <w:p w14:paraId="1C89CBBA" w14:textId="77777777" w:rsidR="007D6976" w:rsidRPr="007D6976" w:rsidRDefault="007D6976" w:rsidP="007D6976">
            <w:pPr>
              <w:widowControl w:val="0"/>
              <w:autoSpaceDE w:val="0"/>
              <w:autoSpaceDN w:val="0"/>
              <w:spacing w:after="0" w:line="240" w:lineRule="auto"/>
              <w:jc w:val="center"/>
              <w:rPr>
                <w:rFonts w:ascii="Times New Roman" w:eastAsia="Times New Roman" w:hAnsi="Times New Roman" w:cs="Times New Roman"/>
                <w:bCs/>
                <w:kern w:val="0"/>
                <w:sz w:val="22"/>
                <w:szCs w:val="22"/>
                <w:lang w:val="id-ID"/>
                <w14:ligatures w14:val="none"/>
              </w:rPr>
            </w:pPr>
            <w:r w:rsidRPr="007D6976">
              <w:rPr>
                <w:rFonts w:ascii="Times New Roman" w:eastAsia="Times New Roman" w:hAnsi="Times New Roman" w:cs="Times New Roman"/>
                <w:bCs/>
                <w:kern w:val="0"/>
                <w:sz w:val="22"/>
                <w:szCs w:val="22"/>
                <w:lang w:val="id-ID"/>
                <w14:ligatures w14:val="none"/>
              </w:rPr>
              <w:t>5</w:t>
            </w:r>
          </w:p>
        </w:tc>
        <w:tc>
          <w:tcPr>
            <w:tcW w:w="1897" w:type="dxa"/>
            <w:vAlign w:val="center"/>
          </w:tcPr>
          <w:p w14:paraId="6D595989" w14:textId="77777777" w:rsidR="007D6976" w:rsidRPr="007D6976" w:rsidRDefault="007D6976" w:rsidP="007D6976">
            <w:pPr>
              <w:widowControl w:val="0"/>
              <w:autoSpaceDE w:val="0"/>
              <w:autoSpaceDN w:val="0"/>
              <w:spacing w:after="0" w:line="240" w:lineRule="auto"/>
              <w:ind w:left="160" w:right="153"/>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Sri Wahyuni Mansyur (2024)</w:t>
            </w:r>
          </w:p>
        </w:tc>
        <w:tc>
          <w:tcPr>
            <w:tcW w:w="2044" w:type="dxa"/>
            <w:vAlign w:val="center"/>
          </w:tcPr>
          <w:p w14:paraId="17CCDB1A" w14:textId="192B9E8D" w:rsidR="007D6976" w:rsidRPr="007D6976" w:rsidRDefault="007D6976" w:rsidP="007D6976">
            <w:pPr>
              <w:widowControl w:val="0"/>
              <w:autoSpaceDE w:val="0"/>
              <w:autoSpaceDN w:val="0"/>
              <w:spacing w:before="80" w:after="0" w:line="240" w:lineRule="auto"/>
              <w:ind w:left="152" w:right="132"/>
              <w:jc w:val="center"/>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kuntabilitas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an Dana Pada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ktif Shari’ah </w:t>
            </w:r>
            <w:r w:rsidR="00D7024B">
              <w:rPr>
                <w:rFonts w:ascii="Times New Roman" w:eastAsia="Times New Roman" w:hAnsi="Times New Roman" w:cs="Times New Roman"/>
                <w:kern w:val="0"/>
                <w:lang w:val="id-ID"/>
                <w14:ligatures w14:val="none"/>
              </w:rPr>
              <w:lastRenderedPageBreak/>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ri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Th</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y Pada Baznas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a B</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ng</w:t>
            </w:r>
          </w:p>
        </w:tc>
        <w:tc>
          <w:tcPr>
            <w:tcW w:w="3815" w:type="dxa"/>
            <w:vAlign w:val="center"/>
          </w:tcPr>
          <w:p w14:paraId="28FE3183" w14:textId="77C44BD1" w:rsidR="007D6976" w:rsidRPr="007D6976" w:rsidRDefault="007D6976" w:rsidP="007D6976">
            <w:pPr>
              <w:widowControl w:val="0"/>
              <w:autoSpaceDE w:val="0"/>
              <w:autoSpaceDN w:val="0"/>
              <w:spacing w:after="0" w:line="240" w:lineRule="auto"/>
              <w:ind w:right="104"/>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lastRenderedPageBreak/>
              <w:t xml:space="preserve">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um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uhnya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jalankan di BAZNAS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a B</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ng ka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a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 jawab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Alam (Akuntansi H</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z</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tal) dalam </w:t>
            </w:r>
            <w:r w:rsidRPr="007D6976">
              <w:rPr>
                <w:rFonts w:ascii="Times New Roman" w:eastAsia="Times New Roman" w:hAnsi="Times New Roman" w:cs="Times New Roman"/>
                <w:kern w:val="0"/>
                <w:lang w:val="id-ID"/>
                <w14:ligatures w14:val="none"/>
              </w:rPr>
              <w:lastRenderedPageBreak/>
              <w:t>as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 fisik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um ada.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uk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annya masih dijalank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cara tidak langsung yaitu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adanya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giat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ukasi dakwah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 masyarakat untuk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adaran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ng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ngnya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jaga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starian alam       </w:t>
            </w:r>
          </w:p>
        </w:tc>
      </w:tr>
    </w:tbl>
    <w:p w14:paraId="3124132D" w14:textId="3A942B30" w:rsidR="007D6976" w:rsidRPr="007D6976" w:rsidRDefault="007D6976" w:rsidP="007D6976">
      <w:pPr>
        <w:spacing w:line="480" w:lineRule="auto"/>
        <w:jc w:val="both"/>
        <w:rPr>
          <w:rFonts w:ascii="Times New Roman" w:hAnsi="Times New Roman" w:cs="Times New Roman"/>
          <w:i/>
          <w:iCs/>
          <w:kern w:val="0"/>
          <w:sz w:val="20"/>
          <w:szCs w:val="20"/>
          <w:lang w:val="id-ID"/>
          <w14:ligatures w14:val="none"/>
        </w:rPr>
      </w:pPr>
      <w:r w:rsidRPr="007D6976">
        <w:rPr>
          <w:rFonts w:ascii="Times New Roman" w:hAnsi="Times New Roman" w:cs="Times New Roman"/>
          <w:i/>
          <w:iCs/>
          <w:kern w:val="0"/>
          <w:sz w:val="20"/>
          <w:szCs w:val="20"/>
          <w:lang w:val="id-ID"/>
          <w14:ligatures w14:val="none"/>
        </w:rPr>
        <w:lastRenderedPageBreak/>
        <w:t>Sumb</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r: R</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vi</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w b</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rbagai r</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f</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r</w:t>
      </w:r>
      <w:r w:rsidR="00D7024B">
        <w:rPr>
          <w:rFonts w:ascii="Times New Roman" w:hAnsi="Times New Roman" w:cs="Times New Roman"/>
          <w:i/>
          <w:iCs/>
          <w:kern w:val="0"/>
          <w:sz w:val="20"/>
          <w:szCs w:val="20"/>
          <w:lang w:val="id-ID"/>
          <w14:ligatures w14:val="none"/>
        </w:rPr>
        <w:t>e</w:t>
      </w:r>
      <w:r w:rsidR="00D7024B" w:rsidRPr="00D7024B">
        <w:rPr>
          <w:rFonts w:ascii="Taken by Vultures Alternates De" w:hAnsi="Taken by Vultures Alternates De" w:cs="Times New Roman"/>
          <w:i/>
          <w:iCs/>
          <w:spacing w:val="-20"/>
          <w:w w:val="1"/>
          <w:kern w:val="0"/>
          <w:sz w:val="6"/>
          <w:szCs w:val="20"/>
          <w:lang w:val="id-ID"/>
          <w14:ligatures w14:val="none"/>
        </w:rPr>
        <w:t>ì</w:t>
      </w:r>
      <w:r w:rsidRPr="007D6976">
        <w:rPr>
          <w:rFonts w:ascii="Times New Roman" w:hAnsi="Times New Roman" w:cs="Times New Roman"/>
          <w:i/>
          <w:iCs/>
          <w:kern w:val="0"/>
          <w:sz w:val="20"/>
          <w:szCs w:val="20"/>
          <w:lang w:val="id-ID"/>
          <w14:ligatures w14:val="none"/>
        </w:rPr>
        <w:t>nsi jurnal</w:t>
      </w:r>
    </w:p>
    <w:p w14:paraId="50007D2A"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19" w:name="_Toc200961172"/>
      <w:r w:rsidRPr="007D6976">
        <w:rPr>
          <w:rFonts w:ascii="Times New Roman" w:eastAsia="DengXian" w:hAnsi="Times New Roman" w:cs="Times New Roman"/>
          <w:b/>
          <w:bCs/>
          <w:kern w:val="0"/>
          <w:lang w:val="id-ID"/>
          <w14:ligatures w14:val="none"/>
        </w:rPr>
        <w:t>2.3 Kerangka Pemikiran</w:t>
      </w:r>
      <w:bookmarkEnd w:id="19"/>
    </w:p>
    <w:p w14:paraId="3DCE899A" w14:textId="5D87E5B3" w:rsidR="007D6976" w:rsidRPr="007D6976" w:rsidRDefault="007D6976" w:rsidP="007D6976">
      <w:pPr>
        <w:spacing w:line="480" w:lineRule="auto"/>
        <w:ind w:left="360" w:firstLine="360"/>
        <w:contextualSpacing/>
        <w:jc w:val="both"/>
        <w:rPr>
          <w:rFonts w:ascii="Times New Rom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itian ini dilakukan pada LAZ DPU Kaltim </w:t>
      </w:r>
      <w:r w:rsidRPr="007D6976">
        <w:rPr>
          <w:rFonts w:ascii="Times New Roman" w:hAnsi="Times New Roman" w:cs="Times New Roman"/>
          <w:kern w:val="0"/>
          <w:lang w:val="id-ID"/>
          <w14:ligatures w14:val="none"/>
        </w:rPr>
        <w:t>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maupun infaq dan shadaqah jad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arusnya sudah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bai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an in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i analisis akuntabilitas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an zakat, infaq, dan shadaqah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ktif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w:t>
      </w:r>
      <w:r w:rsidRPr="007D6976">
        <w:rPr>
          <w:rFonts w:ascii="Times New Roman" w:hAnsi="Times New Roman" w:cs="Times New Roman"/>
          <w:kern w:val="0"/>
          <w:lang w:val="id-ID"/>
          <w14:ligatures w14:val="none"/>
        </w:rPr>
        <w:t>.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gunakan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p </w:t>
      </w:r>
      <w:r w:rsidRPr="007D6976">
        <w:rPr>
          <w:rFonts w:ascii="Times New Roman" w:hAnsi="Times New Roman" w:cs="Times New Roman"/>
          <w:i/>
          <w:iCs/>
          <w:kern w:val="0"/>
          <w:lang w:val="id-ID"/>
          <w14:ligatures w14:val="none"/>
        </w:rPr>
        <w:t xml:space="preserve">Shari’ah </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nt</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pri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 Th</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y (S</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 xml:space="preserve">T) </w:t>
      </w: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 dasar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an ini. Dalam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ut di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skan bahwa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akuntabilitas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iri dari, akuntabili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v</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ikal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utamany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Allah dan akuntabilitas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ra 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z</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l d</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n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u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pada manusia dan 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nggungjawaba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da manusia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udian dijabarkan lagi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jadi 2 yaitu </w:t>
      </w:r>
      <w:r w:rsidRPr="007D6976">
        <w:rPr>
          <w:rFonts w:ascii="Times New Roman" w:hAnsi="Times New Roman" w:cs="Times New Roman"/>
          <w:i/>
          <w:iCs/>
          <w:kern w:val="0"/>
          <w:lang w:val="id-ID"/>
          <w14:ligatures w14:val="none"/>
        </w:rPr>
        <w:t>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s</w:t>
      </w:r>
      <w:r w:rsidRPr="007D6976">
        <w:rPr>
          <w:rFonts w:ascii="Times New Roman" w:hAnsi="Times New Roman" w:cs="Times New Roman"/>
          <w:kern w:val="0"/>
          <w:lang w:val="id-ID"/>
          <w14:ligatures w14:val="none"/>
        </w:rPr>
        <w:t xml:space="preserve"> dan </w:t>
      </w:r>
      <w:r w:rsidRPr="007D6976">
        <w:rPr>
          <w:rFonts w:ascii="Times New Roman" w:hAnsi="Times New Roman" w:cs="Times New Roman"/>
          <w:i/>
          <w:iCs/>
          <w:kern w:val="0"/>
          <w:lang w:val="id-ID"/>
          <w14:ligatures w14:val="none"/>
        </w:rPr>
        <w:t>Indir</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ct Stak</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h</w:t>
      </w:r>
      <w:r w:rsidR="00D7024B">
        <w:rPr>
          <w:rFonts w:ascii="Times New Roman" w:hAnsi="Times New Roman" w:cs="Times New Roman"/>
          <w:i/>
          <w:iCs/>
          <w:kern w:val="0"/>
          <w:lang w:val="id-ID"/>
          <w14:ligatures w14:val="none"/>
        </w:rPr>
        <w:t>o</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ld</w:t>
      </w:r>
      <w:r w:rsidR="00D7024B">
        <w:rPr>
          <w:rFonts w:ascii="Times New Roman" w:hAnsi="Times New Roman" w:cs="Times New Roman"/>
          <w:i/>
          <w:iCs/>
          <w:kern w:val="0"/>
          <w:lang w:val="id-ID"/>
          <w14:ligatures w14:val="none"/>
        </w:rPr>
        <w:t>e</w:t>
      </w:r>
      <w:r w:rsidR="00D7024B" w:rsidRPr="00D7024B">
        <w:rPr>
          <w:rFonts w:ascii="Taken by Vultures Alternates De" w:hAnsi="Taken by Vultures Alternates De" w:cs="Times New Roman"/>
          <w:i/>
          <w:iCs/>
          <w:spacing w:val="-20"/>
          <w:w w:val="1"/>
          <w:kern w:val="0"/>
          <w:sz w:val="6"/>
          <w:lang w:val="id-ID"/>
          <w14:ligatures w14:val="none"/>
        </w:rPr>
        <w:t>ì</w:t>
      </w:r>
      <w:r w:rsidRPr="007D6976">
        <w:rPr>
          <w:rFonts w:ascii="Times New Roman" w:hAnsi="Times New Roman" w:cs="Times New Roman"/>
          <w:i/>
          <w:iCs/>
          <w:kern w:val="0"/>
          <w:lang w:val="id-ID"/>
          <w14:ligatures w14:val="none"/>
        </w:rPr>
        <w:t>rs</w:t>
      </w:r>
      <w:r w:rsidRPr="007D6976">
        <w:rPr>
          <w:rFonts w:ascii="Times New Roman" w:hAnsi="Times New Roman" w:cs="Times New Roman"/>
          <w:kern w:val="0"/>
          <w:lang w:val="id-ID"/>
          <w14:ligatures w14:val="none"/>
        </w:rPr>
        <w:t xml:space="preserve">. </w:t>
      </w:r>
    </w:p>
    <w:p w14:paraId="3781AE84" w14:textId="6FD6B753" w:rsidR="007D6976" w:rsidRPr="007D6976" w:rsidRDefault="007D6976" w:rsidP="007D6976">
      <w:pPr>
        <w:spacing w:line="480" w:lineRule="auto"/>
        <w:ind w:left="360" w:firstLine="360"/>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LAZ DPU Kaltim adalah 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g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himpun dan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yalur Zakat, Infaq, sh</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aq</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ta dana s</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ial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agamaan lainnya (DSKL) di Kalimantan Timur.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ut visi dan misinya.</w:t>
      </w:r>
    </w:p>
    <w:p w14:paraId="0510C211" w14:textId="77777777" w:rsidR="007D6976" w:rsidRPr="007D6976" w:rsidRDefault="007D6976" w:rsidP="007D6976">
      <w:pPr>
        <w:spacing w:line="259" w:lineRule="auto"/>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br w:type="page"/>
      </w:r>
    </w:p>
    <w:p w14:paraId="6EF1BDEB" w14:textId="77777777" w:rsidR="007D6976" w:rsidRPr="007D6976" w:rsidRDefault="007D6976" w:rsidP="00D7024B">
      <w:pPr>
        <w:numPr>
          <w:ilvl w:val="0"/>
          <w:numId w:val="7"/>
        </w:numPr>
        <w:spacing w:line="480" w:lineRule="auto"/>
        <w:contextualSpacing/>
        <w:jc w:val="both"/>
        <w:rPr>
          <w:rFonts w:ascii="Times New Roman" w:hAnsi="Times New Roman" w:cs="Times New Roman"/>
          <w:b/>
          <w:bCs/>
          <w:kern w:val="0"/>
          <w:lang w:val="id-ID"/>
          <w14:ligatures w14:val="none"/>
        </w:rPr>
      </w:pPr>
      <w:r w:rsidRPr="007D6976">
        <w:rPr>
          <w:rFonts w:ascii="Times New Roman" w:hAnsi="Times New Roman" w:cs="Times New Roman"/>
          <w:b/>
          <w:bCs/>
          <w:kern w:val="0"/>
          <w:lang w:val="id-ID"/>
          <w14:ligatures w14:val="none"/>
        </w:rPr>
        <w:lastRenderedPageBreak/>
        <w:t>Visi LAZ DPU Kaltim</w:t>
      </w:r>
    </w:p>
    <w:p w14:paraId="4B0FE5F8" w14:textId="6E47026C" w:rsidR="007D6976" w:rsidRPr="007D6976" w:rsidRDefault="007D6976" w:rsidP="00D7024B">
      <w:pPr>
        <w:numPr>
          <w:ilvl w:val="0"/>
          <w:numId w:val="9"/>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njadi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ganisas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 zakat yang amanah,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unggul, dan pr</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f</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ssi</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l dalam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yaan ummat.</w:t>
      </w:r>
    </w:p>
    <w:p w14:paraId="3BF62FD7" w14:textId="77777777" w:rsidR="007D6976" w:rsidRPr="007D6976" w:rsidRDefault="007D6976" w:rsidP="00D7024B">
      <w:pPr>
        <w:numPr>
          <w:ilvl w:val="0"/>
          <w:numId w:val="7"/>
        </w:numPr>
        <w:spacing w:line="480" w:lineRule="auto"/>
        <w:contextualSpacing/>
        <w:jc w:val="both"/>
        <w:rPr>
          <w:rFonts w:ascii="Times New Roman" w:hAnsi="Times New Roman" w:cs="Times New Roman"/>
          <w:b/>
          <w:bCs/>
          <w:kern w:val="0"/>
          <w:lang w:val="id-ID"/>
          <w14:ligatures w14:val="none"/>
        </w:rPr>
      </w:pPr>
      <w:r w:rsidRPr="007D6976">
        <w:rPr>
          <w:rFonts w:ascii="Times New Roman" w:hAnsi="Times New Roman" w:cs="Times New Roman"/>
          <w:b/>
          <w:bCs/>
          <w:kern w:val="0"/>
          <w:lang w:val="id-ID"/>
          <w14:ligatures w14:val="none"/>
        </w:rPr>
        <w:t>Misi LAZ DPU Kaltim</w:t>
      </w:r>
    </w:p>
    <w:p w14:paraId="6E960F4A" w14:textId="1A0C8B6C" w:rsidR="007D6976" w:rsidRPr="007D6976" w:rsidRDefault="007D6976" w:rsidP="00D7024B">
      <w:pPr>
        <w:numPr>
          <w:ilvl w:val="0"/>
          <w:numId w:val="8"/>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hkan kualitas l</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ga dalam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yani ummat,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lui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pan manaj</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 unggul.</w:t>
      </w:r>
    </w:p>
    <w:p w14:paraId="0DD56EF7" w14:textId="3D9C4623" w:rsidR="007D6976" w:rsidRPr="007D6976" w:rsidRDefault="007D6976" w:rsidP="00D7024B">
      <w:pPr>
        <w:numPr>
          <w:ilvl w:val="0"/>
          <w:numId w:val="8"/>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ngu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dulian ummat untu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dayaan yang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njutan.</w:t>
      </w:r>
    </w:p>
    <w:p w14:paraId="500EAE8E" w14:textId="4691DB89" w:rsidR="007D6976" w:rsidRPr="007D6976" w:rsidRDefault="007D6976" w:rsidP="00D7024B">
      <w:pPr>
        <w:numPr>
          <w:ilvl w:val="0"/>
          <w:numId w:val="8"/>
        </w:numPr>
        <w:spacing w:line="480" w:lineRule="auto"/>
        <w:contextualSpacing/>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ayagunakan d</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si masyarakat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cata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pat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angun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mandirian ummat. </w:t>
      </w:r>
    </w:p>
    <w:p w14:paraId="5E4B5999" w14:textId="4A5ED9E1" w:rsidR="007D6976" w:rsidRPr="007D6976" w:rsidRDefault="007D6976" w:rsidP="007D6976">
      <w:pPr>
        <w:spacing w:line="480" w:lineRule="auto"/>
        <w:jc w:val="both"/>
        <w:rPr>
          <w:rFonts w:ascii="Times New Roman" w:hAnsi="Times New Roman" w:cs="Times New Roman"/>
          <w:kern w:val="0"/>
          <w:lang w:val="id-ID"/>
          <w14:ligatures w14:val="none"/>
        </w:rPr>
      </w:pPr>
      <w:r w:rsidRPr="007D6976">
        <w:rPr>
          <w:rFonts w:ascii="Times New Roman" w:hAnsi="Times New Roman" w:cs="Times New Roman"/>
          <w:kern w:val="0"/>
          <w:lang w:val="id-ID"/>
          <w14:ligatures w14:val="none"/>
        </w:rPr>
        <w:t>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anjutny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 akan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ampilkan gambar dari K</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gka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kiran LAZ DPU Kaltim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bagai 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ut</w:t>
      </w:r>
    </w:p>
    <w:p w14:paraId="0BB91E86" w14:textId="77777777" w:rsidR="007D6976" w:rsidRPr="007D6976" w:rsidRDefault="007D6976" w:rsidP="007D6976">
      <w:pPr>
        <w:spacing w:line="480" w:lineRule="auto"/>
        <w:ind w:left="360" w:firstLine="360"/>
        <w:contextualSpacing/>
        <w:jc w:val="both"/>
        <w:rPr>
          <w:rFonts w:ascii="Times New Roman" w:hAnsi="Times New Roman" w:cs="Times New Roman"/>
          <w:kern w:val="0"/>
          <w:lang w:val="id-ID"/>
          <w14:ligatures w14:val="none"/>
        </w:rPr>
      </w:pPr>
    </w:p>
    <w:p w14:paraId="57D4A949" w14:textId="77777777" w:rsidR="007D6976" w:rsidRPr="007D6976" w:rsidRDefault="007D6976" w:rsidP="007D6976">
      <w:pPr>
        <w:spacing w:line="480" w:lineRule="auto"/>
        <w:ind w:left="360" w:firstLine="360"/>
        <w:contextualSpacing/>
        <w:jc w:val="both"/>
        <w:rPr>
          <w:rFonts w:ascii="Times New Roman" w:hAnsi="Times New Roman" w:cs="Times New Roman"/>
          <w:kern w:val="0"/>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0288" behindDoc="1" locked="0" layoutInCell="1" allowOverlap="1" wp14:anchorId="2633579A" wp14:editId="1AB4663F">
                <wp:simplePos x="0" y="0"/>
                <wp:positionH relativeFrom="page">
                  <wp:align>center</wp:align>
                </wp:positionH>
                <wp:positionV relativeFrom="paragraph">
                  <wp:posOffset>279428</wp:posOffset>
                </wp:positionV>
                <wp:extent cx="9525" cy="309562"/>
                <wp:effectExtent l="76200" t="19050" r="47625" b="52705"/>
                <wp:wrapNone/>
                <wp:docPr id="3" name="Straight Arrow Connector 3"/>
                <wp:cNvGraphicFramePr/>
                <a:graphic xmlns:a="http://schemas.openxmlformats.org/drawingml/2006/main">
                  <a:graphicData uri="http://schemas.microsoft.com/office/word/2010/wordprocessingShape">
                    <wps:wsp>
                      <wps:cNvCnPr/>
                      <wps:spPr>
                        <a:xfrm>
                          <a:off x="0" y="0"/>
                          <a:ext cx="9525" cy="309562"/>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A39825F" id="_x0000_t32" coordsize="21600,21600" o:spt="32" o:oned="t" path="m,l21600,21600e" filled="f">
                <v:path arrowok="t" fillok="f" o:connecttype="none"/>
                <o:lock v:ext="edit" shapetype="t"/>
              </v:shapetype>
              <v:shape id="Straight Arrow Connector 3" o:spid="_x0000_s1026" type="#_x0000_t32" style="position:absolute;margin-left:0;margin-top:22pt;width:.75pt;height:24.35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" strokecolor="windowText" strokeweight="2.25pt">
                <v:stroke endarrow="block" joinstyle="miter"/>
                <w10:wrap anchorx="page"/>
              </v:shape>
            </w:pict>
          </mc:Fallback>
        </mc:AlternateContent>
      </w: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59264" behindDoc="0" locked="0" layoutInCell="1" allowOverlap="1" wp14:anchorId="15C33450" wp14:editId="7CBAA817">
                <wp:simplePos x="0" y="0"/>
                <wp:positionH relativeFrom="page">
                  <wp:align>center</wp:align>
                </wp:positionH>
                <wp:positionV relativeFrom="paragraph">
                  <wp:posOffset>7620</wp:posOffset>
                </wp:positionV>
                <wp:extent cx="3286125" cy="295275"/>
                <wp:effectExtent l="0" t="0" r="28575" b="28575"/>
                <wp:wrapNone/>
                <wp:docPr id="1385647115" name="Text Box 1385647115"/>
                <wp:cNvGraphicFramePr/>
                <a:graphic xmlns:a="http://schemas.openxmlformats.org/drawingml/2006/main">
                  <a:graphicData uri="http://schemas.microsoft.com/office/word/2010/wordprocessingShape">
                    <wps:wsp>
                      <wps:cNvSpPr txBox="1"/>
                      <wps:spPr>
                        <a:xfrm>
                          <a:off x="0" y="0"/>
                          <a:ext cx="3286125" cy="295275"/>
                        </a:xfrm>
                        <a:prstGeom prst="rect">
                          <a:avLst/>
                        </a:prstGeom>
                        <a:solidFill>
                          <a:sysClr val="window" lastClr="FFFFFF"/>
                        </a:solidFill>
                        <a:ln w="19050">
                          <a:solidFill>
                            <a:prstClr val="black"/>
                          </a:solidFill>
                        </a:ln>
                      </wps:spPr>
                      <wps:txbx>
                        <w:txbxContent>
                          <w:p w14:paraId="7E23576E" w14:textId="77777777" w:rsidR="007D6976" w:rsidRPr="00984636" w:rsidRDefault="007D6976" w:rsidP="007D6976">
                            <w:pPr>
                              <w:jc w:val="center"/>
                              <w:rPr>
                                <w:rFonts w:asciiTheme="majorBidi" w:hAnsiTheme="majorBidi" w:cstheme="majorBidi"/>
                              </w:rPr>
                            </w:pPr>
                            <w:r>
                              <w:rPr>
                                <w:rFonts w:asciiTheme="majorBidi" w:hAnsiTheme="majorBidi" w:cstheme="majorBidi"/>
                              </w:rPr>
                              <w:t>LAZ DPU Kalt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C33450" id="_x0000_t202" coordsize="21600,21600" o:spt="202" path="m,l,21600r21600,l21600,xe">
                <v:stroke joinstyle="miter"/>
                <v:path gradientshapeok="t" o:connecttype="rect"/>
              </v:shapetype>
              <v:shape id="Text Box 1385647115" o:spid="_x0000_s1026" type="#_x0000_t202" style="position:absolute;left:0;text-align:left;margin-left:0;margin-top:.6pt;width:258.75pt;height:23.2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" fillcolor="window" strokeweight="1.5pt">
                <v:textbox>
                  <w:txbxContent>
                    <w:p w14:paraId="7E23576E" w14:textId="77777777" w:rsidR="007D6976" w:rsidRPr="00984636" w:rsidRDefault="007D6976" w:rsidP="007D6976">
                      <w:pPr>
                        <w:jc w:val="center"/>
                        <w:rPr>
                          <w:rFonts w:asciiTheme="majorBidi" w:hAnsiTheme="majorBidi" w:cstheme="majorBidi"/>
                        </w:rPr>
                      </w:pPr>
                      <w:r>
                        <w:rPr>
                          <w:rFonts w:asciiTheme="majorBidi" w:hAnsiTheme="majorBidi" w:cstheme="majorBidi"/>
                        </w:rPr>
                        <w:t>LAZ DPU Kaltim</w:t>
                      </w:r>
                    </w:p>
                  </w:txbxContent>
                </v:textbox>
                <w10:wrap anchorx="page"/>
              </v:shape>
            </w:pict>
          </mc:Fallback>
        </mc:AlternateContent>
      </w:r>
      <w:r w:rsidRPr="007D6976">
        <w:rPr>
          <w:rFonts w:ascii="Times New Roman" w:hAnsi="Times New Roman" w:cs="Times New Roman"/>
          <w:kern w:val="0"/>
          <w:lang w:val="id-ID"/>
          <w14:ligatures w14:val="none"/>
        </w:rPr>
        <w:t xml:space="preserve">                     </w:t>
      </w:r>
    </w:p>
    <w:p w14:paraId="146F2E9D" w14:textId="77777777" w:rsidR="007D6976" w:rsidRPr="007D6976" w:rsidRDefault="007D6976" w:rsidP="007D6976">
      <w:pPr>
        <w:spacing w:line="480" w:lineRule="auto"/>
        <w:ind w:left="360" w:firstLine="360"/>
        <w:contextualSpacing/>
        <w:jc w:val="both"/>
        <w:rPr>
          <w:rFonts w:ascii="Times New Roman" w:hAnsi="Times New Roman" w:cs="Times New Roman"/>
          <w:kern w:val="0"/>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1312" behindDoc="0" locked="0" layoutInCell="1" allowOverlap="1" wp14:anchorId="1FCF820E" wp14:editId="76BD04C3">
                <wp:simplePos x="0" y="0"/>
                <wp:positionH relativeFrom="page">
                  <wp:align>center</wp:align>
                </wp:positionH>
                <wp:positionV relativeFrom="paragraph">
                  <wp:posOffset>229870</wp:posOffset>
                </wp:positionV>
                <wp:extent cx="2438400" cy="447675"/>
                <wp:effectExtent l="0" t="0" r="19050" b="28575"/>
                <wp:wrapNone/>
                <wp:docPr id="4" name="Text Box 4"/>
                <wp:cNvGraphicFramePr/>
                <a:graphic xmlns:a="http://schemas.openxmlformats.org/drawingml/2006/main">
                  <a:graphicData uri="http://schemas.microsoft.com/office/word/2010/wordprocessingShape">
                    <wps:wsp>
                      <wps:cNvSpPr txBox="1"/>
                      <wps:spPr>
                        <a:xfrm>
                          <a:off x="0" y="0"/>
                          <a:ext cx="2438400" cy="447675"/>
                        </a:xfrm>
                        <a:prstGeom prst="rect">
                          <a:avLst/>
                        </a:prstGeom>
                        <a:solidFill>
                          <a:sysClr val="window" lastClr="FFFFFF"/>
                        </a:solidFill>
                        <a:ln w="19050">
                          <a:solidFill>
                            <a:prstClr val="black"/>
                          </a:solidFill>
                        </a:ln>
                      </wps:spPr>
                      <wps:txbx>
                        <w:txbxContent>
                          <w:p w14:paraId="5F289835" w14:textId="5D6203D1" w:rsidR="007D6976" w:rsidRPr="00984636" w:rsidRDefault="007D6976" w:rsidP="007D6976">
                            <w:pPr>
                              <w:jc w:val="center"/>
                              <w:rPr>
                                <w:rFonts w:asciiTheme="majorBidi" w:hAnsiTheme="majorBidi" w:cstheme="majorBidi"/>
                              </w:rPr>
                            </w:pPr>
                            <w:r w:rsidRPr="00984636">
                              <w:rPr>
                                <w:rFonts w:asciiTheme="majorBidi" w:hAnsiTheme="majorBidi" w:cstheme="majorBidi"/>
                              </w:rPr>
                              <w:t>Akuntabilitas P</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ng</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l</w:t>
                            </w:r>
                            <w:r w:rsidR="00D7024B">
                              <w:rPr>
                                <w:rFonts w:asciiTheme="majorBidi" w:hAnsiTheme="majorBidi" w:cstheme="majorBidi"/>
                              </w:rPr>
                              <w:t>o</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laan Zakat, Infak, dan Shadaq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F820E" id="Text Box 4" o:spid="_x0000_s1027" type="#_x0000_t202" style="position:absolute;left:0;text-align:left;margin-left:0;margin-top:18.1pt;width:192pt;height:35.2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" fillcolor="window" strokeweight="1.5pt">
                <v:textbox>
                  <w:txbxContent>
                    <w:p w14:paraId="5F289835" w14:textId="5D6203D1" w:rsidR="007D6976" w:rsidRPr="00984636" w:rsidRDefault="007D6976" w:rsidP="007D6976">
                      <w:pPr>
                        <w:jc w:val="center"/>
                        <w:rPr>
                          <w:rFonts w:asciiTheme="majorBidi" w:hAnsiTheme="majorBidi" w:cstheme="majorBidi"/>
                        </w:rPr>
                      </w:pPr>
                      <w:r w:rsidRPr="00984636">
                        <w:rPr>
                          <w:rFonts w:asciiTheme="majorBidi" w:hAnsiTheme="majorBidi" w:cstheme="majorBidi"/>
                        </w:rPr>
                        <w:t>Akuntabilitas P</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ng</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l</w:t>
                      </w:r>
                      <w:r w:rsidR="00D7024B">
                        <w:rPr>
                          <w:rFonts w:asciiTheme="majorBidi" w:hAnsiTheme="majorBidi" w:cstheme="majorBidi"/>
                        </w:rPr>
                        <w:t>o</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laan Zakat, Infak, dan Shadaqah</w:t>
                      </w:r>
                    </w:p>
                  </w:txbxContent>
                </v:textbox>
                <w10:wrap anchorx="page"/>
              </v:shape>
            </w:pict>
          </mc:Fallback>
        </mc:AlternateContent>
      </w: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3360" behindDoc="1" locked="0" layoutInCell="1" allowOverlap="1" wp14:anchorId="4C6C9716" wp14:editId="7CED16B5">
                <wp:simplePos x="0" y="0"/>
                <wp:positionH relativeFrom="page">
                  <wp:align>center</wp:align>
                </wp:positionH>
                <wp:positionV relativeFrom="paragraph">
                  <wp:posOffset>600710</wp:posOffset>
                </wp:positionV>
                <wp:extent cx="9525" cy="309562"/>
                <wp:effectExtent l="76200" t="19050" r="47625" b="52705"/>
                <wp:wrapNone/>
                <wp:docPr id="6" name="Straight Arrow Connector 6"/>
                <wp:cNvGraphicFramePr/>
                <a:graphic xmlns:a="http://schemas.openxmlformats.org/drawingml/2006/main">
                  <a:graphicData uri="http://schemas.microsoft.com/office/word/2010/wordprocessingShape">
                    <wps:wsp>
                      <wps:cNvCnPr/>
                      <wps:spPr>
                        <a:xfrm>
                          <a:off x="0" y="0"/>
                          <a:ext cx="9525" cy="309562"/>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w14:anchorId="383EEE9A" id="Straight Arrow Connector 6" o:spid="_x0000_s1026" type="#_x0000_t32" style="position:absolute;margin-left:0;margin-top:47.3pt;width:.75pt;height:24.35pt;z-index:-251653120;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" strokecolor="windowText" strokeweight="2.25pt">
                <v:stroke endarrow="block" joinstyle="miter"/>
                <w10:wrap anchorx="page"/>
              </v:shape>
            </w:pict>
          </mc:Fallback>
        </mc:AlternateContent>
      </w:r>
    </w:p>
    <w:p w14:paraId="085BEF64"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p>
    <w:p w14:paraId="49FB8534"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2336" behindDoc="0" locked="0" layoutInCell="1" allowOverlap="1" wp14:anchorId="2E8D174A" wp14:editId="75C33D55">
                <wp:simplePos x="0" y="0"/>
                <wp:positionH relativeFrom="page">
                  <wp:align>center</wp:align>
                </wp:positionH>
                <wp:positionV relativeFrom="paragraph">
                  <wp:posOffset>234315</wp:posOffset>
                </wp:positionV>
                <wp:extent cx="1943100" cy="3048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943100" cy="304800"/>
                        </a:xfrm>
                        <a:prstGeom prst="rect">
                          <a:avLst/>
                        </a:prstGeom>
                        <a:solidFill>
                          <a:sysClr val="window" lastClr="FFFFFF"/>
                        </a:solidFill>
                        <a:ln w="19050">
                          <a:solidFill>
                            <a:prstClr val="black"/>
                          </a:solidFill>
                        </a:ln>
                      </wps:spPr>
                      <wps:txbx>
                        <w:txbxContent>
                          <w:p w14:paraId="217B0300" w14:textId="4C86A43D" w:rsidR="007D6976" w:rsidRPr="00984636" w:rsidRDefault="007D6976" w:rsidP="007D6976">
                            <w:pPr>
                              <w:jc w:val="center"/>
                              <w:rPr>
                                <w:rFonts w:asciiTheme="majorBidi" w:hAnsiTheme="majorBidi" w:cstheme="majorBidi"/>
                                <w:i/>
                                <w:iCs/>
                              </w:rPr>
                            </w:pPr>
                            <w:r w:rsidRPr="00984636">
                              <w:rPr>
                                <w:rFonts w:asciiTheme="majorBidi" w:hAnsiTheme="majorBidi" w:cstheme="majorBidi"/>
                                <w:i/>
                                <w:iCs/>
                              </w:rPr>
                              <w:t xml:space="preserve">Shari’ah </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nt</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rpris</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 xml:space="preserve"> Th</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00D7024B">
                              <w:rPr>
                                <w:rFonts w:asciiTheme="majorBidi" w:hAnsiTheme="majorBidi" w:cstheme="majorBidi"/>
                                <w:i/>
                                <w:iCs/>
                              </w:rPr>
                              <w:t>o</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D174A" id="Text Box 5" o:spid="_x0000_s1028" type="#_x0000_t202" style="position:absolute;left:0;text-align:left;margin-left:0;margin-top:18.45pt;width:153pt;height:24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" fillcolor="window" strokeweight="1.5pt">
                <v:textbox>
                  <w:txbxContent>
                    <w:p w14:paraId="217B0300" w14:textId="4C86A43D" w:rsidR="007D6976" w:rsidRPr="00984636" w:rsidRDefault="007D6976" w:rsidP="007D6976">
                      <w:pPr>
                        <w:jc w:val="center"/>
                        <w:rPr>
                          <w:rFonts w:asciiTheme="majorBidi" w:hAnsiTheme="majorBidi" w:cstheme="majorBidi"/>
                          <w:i/>
                          <w:iCs/>
                        </w:rPr>
                      </w:pPr>
                      <w:r w:rsidRPr="00984636">
                        <w:rPr>
                          <w:rFonts w:asciiTheme="majorBidi" w:hAnsiTheme="majorBidi" w:cstheme="majorBidi"/>
                          <w:i/>
                          <w:iCs/>
                        </w:rPr>
                        <w:t xml:space="preserve">Shari’ah </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nt</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rpris</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 xml:space="preserve"> Th</w:t>
                      </w:r>
                      <w:r w:rsidR="00D7024B">
                        <w:rPr>
                          <w:rFonts w:asciiTheme="majorBidi" w:hAnsiTheme="majorBidi" w:cstheme="majorBidi"/>
                          <w:i/>
                          <w:iCs/>
                        </w:rPr>
                        <w:t>e</w:t>
                      </w:r>
                      <w:r w:rsidR="00D7024B" w:rsidRPr="00D7024B">
                        <w:rPr>
                          <w:rFonts w:ascii="Taken by Vultures Alternates De" w:hAnsi="Taken by Vultures Alternates De" w:cstheme="majorBidi"/>
                          <w:i/>
                          <w:iCs/>
                          <w:spacing w:val="-20"/>
                          <w:w w:val="1"/>
                          <w:sz w:val="6"/>
                        </w:rPr>
                        <w:t>ì</w:t>
                      </w:r>
                      <w:r w:rsidR="00D7024B">
                        <w:rPr>
                          <w:rFonts w:asciiTheme="majorBidi" w:hAnsiTheme="majorBidi" w:cstheme="majorBidi"/>
                          <w:i/>
                          <w:iCs/>
                        </w:rPr>
                        <w:t>o</w:t>
                      </w:r>
                      <w:r w:rsidR="00D7024B" w:rsidRPr="00D7024B">
                        <w:rPr>
                          <w:rFonts w:ascii="Taken by Vultures Alternates De" w:hAnsi="Taken by Vultures Alternates De" w:cstheme="majorBidi"/>
                          <w:i/>
                          <w:iCs/>
                          <w:spacing w:val="-20"/>
                          <w:w w:val="1"/>
                          <w:sz w:val="6"/>
                        </w:rPr>
                        <w:t>ì</w:t>
                      </w:r>
                      <w:r w:rsidRPr="00984636">
                        <w:rPr>
                          <w:rFonts w:asciiTheme="majorBidi" w:hAnsiTheme="majorBidi" w:cstheme="majorBidi"/>
                          <w:i/>
                          <w:iCs/>
                        </w:rPr>
                        <w:t>ry</w:t>
                      </w:r>
                    </w:p>
                  </w:txbxContent>
                </v:textbox>
                <w10:wrap anchorx="page"/>
              </v:shape>
            </w:pict>
          </mc:Fallback>
        </mc:AlternateContent>
      </w:r>
    </w:p>
    <w:p w14:paraId="5131E65E" w14:textId="77777777" w:rsidR="007D6976" w:rsidRPr="007D6976" w:rsidRDefault="007D6976" w:rsidP="007D6976">
      <w:pPr>
        <w:spacing w:line="480" w:lineRule="auto"/>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6432" behindDoc="0" locked="0" layoutInCell="1" allowOverlap="1" wp14:anchorId="5E14E2B5" wp14:editId="624A2B45">
                <wp:simplePos x="0" y="0"/>
                <wp:positionH relativeFrom="page">
                  <wp:posOffset>3781729</wp:posOffset>
                </wp:positionH>
                <wp:positionV relativeFrom="paragraph">
                  <wp:posOffset>220732</wp:posOffset>
                </wp:positionV>
                <wp:extent cx="9525" cy="309562"/>
                <wp:effectExtent l="76200" t="19050" r="47625" b="52705"/>
                <wp:wrapNone/>
                <wp:docPr id="32" name="Straight Arrow Connector 32"/>
                <wp:cNvGraphicFramePr/>
                <a:graphic xmlns:a="http://schemas.openxmlformats.org/drawingml/2006/main">
                  <a:graphicData uri="http://schemas.microsoft.com/office/word/2010/wordprocessingShape">
                    <wps:wsp>
                      <wps:cNvCnPr/>
                      <wps:spPr>
                        <a:xfrm>
                          <a:off x="0" y="0"/>
                          <a:ext cx="9525" cy="309562"/>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EE8CF7F" id="Straight Arrow Connector 32" o:spid="_x0000_s1026" type="#_x0000_t32" style="position:absolute;margin-left:297.75pt;margin-top:17.4pt;width:.75pt;height:24.3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" strokecolor="windowText" strokeweight="2.25pt">
                <v:stroke endarrow="block" joinstyle="miter"/>
                <w10:wrap anchorx="page"/>
              </v:shape>
            </w:pict>
          </mc:Fallback>
        </mc:AlternateContent>
      </w:r>
    </w:p>
    <w:p w14:paraId="025F931F"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5408" behindDoc="0" locked="0" layoutInCell="1" allowOverlap="1" wp14:anchorId="526AD706" wp14:editId="67C7DCAA">
                <wp:simplePos x="0" y="0"/>
                <wp:positionH relativeFrom="page">
                  <wp:align>center</wp:align>
                </wp:positionH>
                <wp:positionV relativeFrom="paragraph">
                  <wp:posOffset>197844</wp:posOffset>
                </wp:positionV>
                <wp:extent cx="1065474" cy="278295"/>
                <wp:effectExtent l="0" t="0" r="20955" b="26670"/>
                <wp:wrapNone/>
                <wp:docPr id="31" name="Text Box 31"/>
                <wp:cNvGraphicFramePr/>
                <a:graphic xmlns:a="http://schemas.openxmlformats.org/drawingml/2006/main">
                  <a:graphicData uri="http://schemas.microsoft.com/office/word/2010/wordprocessingShape">
                    <wps:wsp>
                      <wps:cNvSpPr txBox="1"/>
                      <wps:spPr>
                        <a:xfrm>
                          <a:off x="0" y="0"/>
                          <a:ext cx="1065474" cy="278295"/>
                        </a:xfrm>
                        <a:prstGeom prst="rect">
                          <a:avLst/>
                        </a:prstGeom>
                        <a:solidFill>
                          <a:sysClr val="window" lastClr="FFFFFF"/>
                        </a:solidFill>
                        <a:ln w="19050">
                          <a:solidFill>
                            <a:prstClr val="black"/>
                          </a:solidFill>
                        </a:ln>
                      </wps:spPr>
                      <wps:txbx>
                        <w:txbxContent>
                          <w:p w14:paraId="2D61AAB8" w14:textId="77777777" w:rsidR="007D6976" w:rsidRPr="00984636" w:rsidRDefault="007D6976" w:rsidP="007D6976">
                            <w:pPr>
                              <w:jc w:val="center"/>
                              <w:rPr>
                                <w:rFonts w:asciiTheme="majorBidi" w:hAnsiTheme="majorBidi" w:cstheme="majorBidi"/>
                              </w:rPr>
                            </w:pPr>
                            <w:r w:rsidRPr="00984636">
                              <w:rPr>
                                <w:rFonts w:asciiTheme="majorBidi" w:hAnsiTheme="majorBidi" w:cstheme="majorBidi"/>
                              </w:rP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AD706" id="Text Box 31" o:spid="_x0000_s1029" type="#_x0000_t202" style="position:absolute;left:0;text-align:left;margin-left:0;margin-top:15.6pt;width:83.9pt;height:21.9pt;z-index:2516654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" fillcolor="window" strokeweight="1.5pt">
                <v:textbox>
                  <w:txbxContent>
                    <w:p w14:paraId="2D61AAB8" w14:textId="77777777" w:rsidR="007D6976" w:rsidRPr="00984636" w:rsidRDefault="007D6976" w:rsidP="007D6976">
                      <w:pPr>
                        <w:jc w:val="center"/>
                        <w:rPr>
                          <w:rFonts w:asciiTheme="majorBidi" w:hAnsiTheme="majorBidi" w:cstheme="majorBidi"/>
                        </w:rPr>
                      </w:pPr>
                      <w:r w:rsidRPr="00984636">
                        <w:rPr>
                          <w:rFonts w:asciiTheme="majorBidi" w:hAnsiTheme="majorBidi" w:cstheme="majorBidi"/>
                        </w:rPr>
                        <w:t>Analisis Data</w:t>
                      </w:r>
                    </w:p>
                  </w:txbxContent>
                </v:textbox>
                <w10:wrap anchorx="page"/>
              </v:shape>
            </w:pict>
          </mc:Fallback>
        </mc:AlternateContent>
      </w:r>
    </w:p>
    <w:p w14:paraId="279BC01D"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4384" behindDoc="1" locked="0" layoutInCell="1" allowOverlap="1" wp14:anchorId="79695DA4" wp14:editId="5A3A4E65">
                <wp:simplePos x="0" y="0"/>
                <wp:positionH relativeFrom="page">
                  <wp:align>center</wp:align>
                </wp:positionH>
                <wp:positionV relativeFrom="paragraph">
                  <wp:posOffset>165983</wp:posOffset>
                </wp:positionV>
                <wp:extent cx="9525" cy="309245"/>
                <wp:effectExtent l="76200" t="19050" r="47625" b="52705"/>
                <wp:wrapNone/>
                <wp:docPr id="30" name="Straight Arrow Connector 30"/>
                <wp:cNvGraphicFramePr/>
                <a:graphic xmlns:a="http://schemas.openxmlformats.org/drawingml/2006/main">
                  <a:graphicData uri="http://schemas.microsoft.com/office/word/2010/wordprocessingShape">
                    <wps:wsp>
                      <wps:cNvCnPr/>
                      <wps:spPr>
                        <a:xfrm>
                          <a:off x="0" y="0"/>
                          <a:ext cx="9525" cy="30924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4651D74" id="Straight Arrow Connector 30" o:spid="_x0000_s1026" type="#_x0000_t32" style="position:absolute;margin-left:0;margin-top:13.05pt;width:.75pt;height:24.35pt;z-index:-2516520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" strokecolor="windowText" strokeweight="2.25pt">
                <v:stroke endarrow="block" joinstyle="miter"/>
                <w10:wrap anchorx="page"/>
              </v:shape>
            </w:pict>
          </mc:Fallback>
        </mc:AlternateContent>
      </w:r>
    </w:p>
    <w:p w14:paraId="1D25E6B1"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7456" behindDoc="0" locked="0" layoutInCell="1" allowOverlap="1" wp14:anchorId="09DE4F3D" wp14:editId="309282C5">
                <wp:simplePos x="0" y="0"/>
                <wp:positionH relativeFrom="page">
                  <wp:align>center</wp:align>
                </wp:positionH>
                <wp:positionV relativeFrom="paragraph">
                  <wp:posOffset>152372</wp:posOffset>
                </wp:positionV>
                <wp:extent cx="1203325" cy="285750"/>
                <wp:effectExtent l="0" t="0" r="15875" b="19050"/>
                <wp:wrapNone/>
                <wp:docPr id="33" name="Text Box 33"/>
                <wp:cNvGraphicFramePr/>
                <a:graphic xmlns:a="http://schemas.openxmlformats.org/drawingml/2006/main">
                  <a:graphicData uri="http://schemas.microsoft.com/office/word/2010/wordprocessingShape">
                    <wps:wsp>
                      <wps:cNvSpPr txBox="1"/>
                      <wps:spPr>
                        <a:xfrm>
                          <a:off x="0" y="0"/>
                          <a:ext cx="1203325" cy="285750"/>
                        </a:xfrm>
                        <a:prstGeom prst="rect">
                          <a:avLst/>
                        </a:prstGeom>
                        <a:solidFill>
                          <a:sysClr val="window" lastClr="FFFFFF"/>
                        </a:solidFill>
                        <a:ln w="19050">
                          <a:solidFill>
                            <a:prstClr val="black"/>
                          </a:solidFill>
                        </a:ln>
                      </wps:spPr>
                      <wps:txbx>
                        <w:txbxContent>
                          <w:p w14:paraId="0B67DD3E" w14:textId="15D80636" w:rsidR="007D6976" w:rsidRPr="001D25AF" w:rsidRDefault="007D6976" w:rsidP="007D6976">
                            <w:pPr>
                              <w:jc w:val="center"/>
                              <w:rPr>
                                <w:rFonts w:asciiTheme="majorBidi" w:hAnsiTheme="majorBidi" w:cstheme="majorBidi"/>
                              </w:rPr>
                            </w:pPr>
                            <w:r w:rsidRPr="00984636">
                              <w:rPr>
                                <w:rFonts w:asciiTheme="majorBidi" w:hAnsiTheme="majorBidi" w:cstheme="majorBidi"/>
                              </w:rPr>
                              <w:t>Hasil P</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n</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 xml:space="preserve">liti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E4F3D" id="Text Box 33" o:spid="_x0000_s1030" type="#_x0000_t202" style="position:absolute;left:0;text-align:left;margin-left:0;margin-top:12pt;width:94.75pt;height:2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" fillcolor="window" strokeweight="1.5pt">
                <v:textbox>
                  <w:txbxContent>
                    <w:p w14:paraId="0B67DD3E" w14:textId="15D80636" w:rsidR="007D6976" w:rsidRPr="001D25AF" w:rsidRDefault="007D6976" w:rsidP="007D6976">
                      <w:pPr>
                        <w:jc w:val="center"/>
                        <w:rPr>
                          <w:rFonts w:asciiTheme="majorBidi" w:hAnsiTheme="majorBidi" w:cstheme="majorBidi"/>
                        </w:rPr>
                      </w:pPr>
                      <w:r w:rsidRPr="00984636">
                        <w:rPr>
                          <w:rFonts w:asciiTheme="majorBidi" w:hAnsiTheme="majorBidi" w:cstheme="majorBidi"/>
                        </w:rPr>
                        <w:t>Hasil P</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n</w:t>
                      </w:r>
                      <w:r w:rsidR="00D7024B">
                        <w:rPr>
                          <w:rFonts w:asciiTheme="majorBidi" w:hAnsiTheme="majorBidi" w:cstheme="majorBidi"/>
                        </w:rPr>
                        <w:t>e</w:t>
                      </w:r>
                      <w:r w:rsidR="00D7024B" w:rsidRPr="00D7024B">
                        <w:rPr>
                          <w:rFonts w:ascii="Taken by Vultures Alternates De" w:hAnsi="Taken by Vultures Alternates De" w:cstheme="majorBidi"/>
                          <w:spacing w:val="-20"/>
                          <w:w w:val="1"/>
                          <w:sz w:val="6"/>
                        </w:rPr>
                        <w:t>ì</w:t>
                      </w:r>
                      <w:r w:rsidRPr="00984636">
                        <w:rPr>
                          <w:rFonts w:asciiTheme="majorBidi" w:hAnsiTheme="majorBidi" w:cstheme="majorBidi"/>
                        </w:rPr>
                        <w:t xml:space="preserve">litian </w:t>
                      </w:r>
                    </w:p>
                  </w:txbxContent>
                </v:textbox>
                <w10:wrap anchorx="page"/>
              </v:shape>
            </w:pict>
          </mc:Fallback>
        </mc:AlternateContent>
      </w:r>
    </w:p>
    <w:p w14:paraId="520FC9B9" w14:textId="77777777" w:rsidR="007D6976" w:rsidRPr="007D6976" w:rsidRDefault="007D6976" w:rsidP="007D6976">
      <w:pPr>
        <w:spacing w:line="480" w:lineRule="auto"/>
        <w:ind w:left="1418"/>
        <w:contextualSpacing/>
        <w:jc w:val="both"/>
        <w:rPr>
          <w:rFonts w:ascii="Times New Roman" w:hAnsi="Times New Roman" w:cs="Times New Roman"/>
          <w:kern w:val="0"/>
          <w:sz w:val="22"/>
          <w:szCs w:val="22"/>
          <w:lang w:val="id-ID"/>
          <w14:ligatures w14:val="none"/>
        </w:rPr>
      </w:pPr>
      <w:r w:rsidRPr="007D6976">
        <w:rPr>
          <w:rFonts w:ascii="Times New Roman" w:hAnsi="Times New Roman" w:cs="Times New Roman"/>
          <w:noProof/>
          <w:kern w:val="0"/>
          <w:sz w:val="22"/>
          <w:szCs w:val="22"/>
          <w:lang w:val="id-ID" w:eastAsia="id-ID"/>
          <w14:ligatures w14:val="none"/>
        </w:rPr>
        <mc:AlternateContent>
          <mc:Choice Requires="wps">
            <w:drawing>
              <wp:anchor distT="0" distB="0" distL="114300" distR="114300" simplePos="0" relativeHeight="251668480" behindDoc="0" locked="0" layoutInCell="1" allowOverlap="1" wp14:anchorId="7FAF8E76" wp14:editId="0CF94F57">
                <wp:simplePos x="0" y="0"/>
                <wp:positionH relativeFrom="page">
                  <wp:align>center</wp:align>
                </wp:positionH>
                <wp:positionV relativeFrom="paragraph">
                  <wp:posOffset>195303</wp:posOffset>
                </wp:positionV>
                <wp:extent cx="3307080" cy="438150"/>
                <wp:effectExtent l="0" t="0" r="7620" b="0"/>
                <wp:wrapNone/>
                <wp:docPr id="42" name="Text Box 42"/>
                <wp:cNvGraphicFramePr/>
                <a:graphic xmlns:a="http://schemas.openxmlformats.org/drawingml/2006/main">
                  <a:graphicData uri="http://schemas.microsoft.com/office/word/2010/wordprocessingShape">
                    <wps:wsp>
                      <wps:cNvSpPr txBox="1"/>
                      <wps:spPr>
                        <a:xfrm>
                          <a:off x="0" y="0"/>
                          <a:ext cx="3307080" cy="438150"/>
                        </a:xfrm>
                        <a:prstGeom prst="rect">
                          <a:avLst/>
                        </a:prstGeom>
                        <a:solidFill>
                          <a:sysClr val="window" lastClr="FFFFFF"/>
                        </a:solidFill>
                        <a:ln w="6350">
                          <a:noFill/>
                        </a:ln>
                      </wps:spPr>
                      <wps:txbx>
                        <w:txbxContent>
                          <w:p w14:paraId="397C934E" w14:textId="77777777" w:rsidR="007D6976" w:rsidRPr="003F3BCC" w:rsidRDefault="007D6976" w:rsidP="007D6976">
                            <w:pPr>
                              <w:spacing w:after="0" w:line="240" w:lineRule="auto"/>
                              <w:jc w:val="center"/>
                              <w:rPr>
                                <w:rFonts w:asciiTheme="majorBidi" w:hAnsiTheme="majorBidi" w:cstheme="majorBidi"/>
                                <w:b/>
                                <w:bCs/>
                              </w:rPr>
                            </w:pPr>
                            <w:r w:rsidRPr="003F3BCC">
                              <w:rPr>
                                <w:rFonts w:asciiTheme="majorBidi" w:hAnsiTheme="majorBidi" w:cstheme="majorBidi"/>
                                <w:b/>
                                <w:bCs/>
                              </w:rPr>
                              <w:t>Gambar 2.</w:t>
                            </w:r>
                            <w:r>
                              <w:rPr>
                                <w:rFonts w:asciiTheme="majorBidi" w:hAnsiTheme="majorBidi" w:cstheme="majorBidi"/>
                                <w:b/>
                                <w:bCs/>
                              </w:rPr>
                              <w:t>3</w:t>
                            </w:r>
                            <w:r w:rsidRPr="003F3BCC">
                              <w:rPr>
                                <w:rFonts w:asciiTheme="majorBidi" w:hAnsiTheme="majorBidi" w:cstheme="majorBidi"/>
                                <w:b/>
                                <w:bCs/>
                              </w:rPr>
                              <w:t>. Kerangka Pikir</w:t>
                            </w:r>
                          </w:p>
                          <w:p w14:paraId="7B2BE901" w14:textId="7FA87E60" w:rsidR="007D6976" w:rsidRPr="003F3BCC" w:rsidRDefault="007D6976" w:rsidP="007D6976">
                            <w:pPr>
                              <w:spacing w:after="0" w:line="240" w:lineRule="auto"/>
                              <w:jc w:val="center"/>
                              <w:rPr>
                                <w:rFonts w:asciiTheme="majorBidi" w:hAnsiTheme="majorBidi" w:cstheme="majorBidi"/>
                                <w:i/>
                                <w:iCs/>
                                <w:sz w:val="20"/>
                                <w:szCs w:val="20"/>
                              </w:rPr>
                            </w:pPr>
                            <w:r w:rsidRPr="003F3BCC">
                              <w:rPr>
                                <w:rFonts w:asciiTheme="majorBidi" w:hAnsiTheme="majorBidi" w:cstheme="majorBidi"/>
                                <w:i/>
                                <w:iCs/>
                                <w:sz w:val="20"/>
                                <w:szCs w:val="20"/>
                              </w:rPr>
                              <w:t>Sumb</w:t>
                            </w:r>
                            <w:r w:rsidR="00D7024B">
                              <w:rPr>
                                <w:rFonts w:asciiTheme="majorBidi" w:hAnsiTheme="majorBidi" w:cstheme="majorBidi"/>
                                <w:i/>
                                <w:iCs/>
                                <w:sz w:val="20"/>
                                <w:szCs w:val="20"/>
                              </w:rPr>
                              <w:t>e</w:t>
                            </w:r>
                            <w:r w:rsidR="00D7024B" w:rsidRPr="00D7024B">
                              <w:rPr>
                                <w:rFonts w:ascii="Taken by Vultures Alternates De" w:hAnsi="Taken by Vultures Alternates De" w:cstheme="majorBidi"/>
                                <w:i/>
                                <w:iCs/>
                                <w:spacing w:val="-20"/>
                                <w:w w:val="1"/>
                                <w:sz w:val="6"/>
                                <w:szCs w:val="20"/>
                              </w:rPr>
                              <w:t>ì</w:t>
                            </w:r>
                            <w:r w:rsidRPr="003F3BCC">
                              <w:rPr>
                                <w:rFonts w:asciiTheme="majorBidi" w:hAnsiTheme="majorBidi" w:cstheme="majorBidi"/>
                                <w:i/>
                                <w:iCs/>
                                <w:sz w:val="20"/>
                                <w:szCs w:val="20"/>
                              </w:rPr>
                              <w:t>r: P</w:t>
                            </w:r>
                            <w:r w:rsidR="00D7024B">
                              <w:rPr>
                                <w:rFonts w:asciiTheme="majorBidi" w:hAnsiTheme="majorBidi" w:cstheme="majorBidi"/>
                                <w:i/>
                                <w:iCs/>
                                <w:sz w:val="20"/>
                                <w:szCs w:val="20"/>
                              </w:rPr>
                              <w:t>e</w:t>
                            </w:r>
                            <w:r w:rsidR="00D7024B" w:rsidRPr="00D7024B">
                              <w:rPr>
                                <w:rFonts w:ascii="Taken by Vultures Alternates De" w:hAnsi="Taken by Vultures Alternates De" w:cstheme="majorBidi"/>
                                <w:i/>
                                <w:iCs/>
                                <w:spacing w:val="-20"/>
                                <w:w w:val="1"/>
                                <w:sz w:val="6"/>
                                <w:szCs w:val="20"/>
                              </w:rPr>
                              <w:t>ì</w:t>
                            </w:r>
                            <w:r w:rsidRPr="003F3BCC">
                              <w:rPr>
                                <w:rFonts w:asciiTheme="majorBidi" w:hAnsiTheme="majorBidi" w:cstheme="majorBidi"/>
                                <w:i/>
                                <w:iCs/>
                                <w:sz w:val="20"/>
                                <w:szCs w:val="20"/>
                              </w:rPr>
                              <w:t>nul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F8E76" id="Text Box 42" o:spid="_x0000_s1031" type="#_x0000_t202" style="position:absolute;left:0;text-align:left;margin-left:0;margin-top:15.4pt;width:260.4pt;height:34.5pt;z-index:2516684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" fillcolor="window" stroked="f" strokeweight=".5pt">
                <v:textbox>
                  <w:txbxContent>
                    <w:p w14:paraId="397C934E" w14:textId="77777777" w:rsidR="007D6976" w:rsidRPr="003F3BCC" w:rsidRDefault="007D6976" w:rsidP="007D6976">
                      <w:pPr>
                        <w:spacing w:after="0" w:line="240" w:lineRule="auto"/>
                        <w:jc w:val="center"/>
                        <w:rPr>
                          <w:rFonts w:asciiTheme="majorBidi" w:hAnsiTheme="majorBidi" w:cstheme="majorBidi"/>
                          <w:b/>
                          <w:bCs/>
                        </w:rPr>
                      </w:pPr>
                      <w:r w:rsidRPr="003F3BCC">
                        <w:rPr>
                          <w:rFonts w:asciiTheme="majorBidi" w:hAnsiTheme="majorBidi" w:cstheme="majorBidi"/>
                          <w:b/>
                          <w:bCs/>
                        </w:rPr>
                        <w:t>Gambar 2.</w:t>
                      </w:r>
                      <w:r>
                        <w:rPr>
                          <w:rFonts w:asciiTheme="majorBidi" w:hAnsiTheme="majorBidi" w:cstheme="majorBidi"/>
                          <w:b/>
                          <w:bCs/>
                        </w:rPr>
                        <w:t>3</w:t>
                      </w:r>
                      <w:r w:rsidRPr="003F3BCC">
                        <w:rPr>
                          <w:rFonts w:asciiTheme="majorBidi" w:hAnsiTheme="majorBidi" w:cstheme="majorBidi"/>
                          <w:b/>
                          <w:bCs/>
                        </w:rPr>
                        <w:t>. Kerangka Pikir</w:t>
                      </w:r>
                    </w:p>
                    <w:p w14:paraId="7B2BE901" w14:textId="7FA87E60" w:rsidR="007D6976" w:rsidRPr="003F3BCC" w:rsidRDefault="007D6976" w:rsidP="007D6976">
                      <w:pPr>
                        <w:spacing w:after="0" w:line="240" w:lineRule="auto"/>
                        <w:jc w:val="center"/>
                        <w:rPr>
                          <w:rFonts w:asciiTheme="majorBidi" w:hAnsiTheme="majorBidi" w:cstheme="majorBidi"/>
                          <w:i/>
                          <w:iCs/>
                          <w:sz w:val="20"/>
                          <w:szCs w:val="20"/>
                        </w:rPr>
                      </w:pPr>
                      <w:r w:rsidRPr="003F3BCC">
                        <w:rPr>
                          <w:rFonts w:asciiTheme="majorBidi" w:hAnsiTheme="majorBidi" w:cstheme="majorBidi"/>
                          <w:i/>
                          <w:iCs/>
                          <w:sz w:val="20"/>
                          <w:szCs w:val="20"/>
                        </w:rPr>
                        <w:t>Sumb</w:t>
                      </w:r>
                      <w:r w:rsidR="00D7024B">
                        <w:rPr>
                          <w:rFonts w:asciiTheme="majorBidi" w:hAnsiTheme="majorBidi" w:cstheme="majorBidi"/>
                          <w:i/>
                          <w:iCs/>
                          <w:sz w:val="20"/>
                          <w:szCs w:val="20"/>
                        </w:rPr>
                        <w:t>e</w:t>
                      </w:r>
                      <w:r w:rsidR="00D7024B" w:rsidRPr="00D7024B">
                        <w:rPr>
                          <w:rFonts w:ascii="Taken by Vultures Alternates De" w:hAnsi="Taken by Vultures Alternates De" w:cstheme="majorBidi"/>
                          <w:i/>
                          <w:iCs/>
                          <w:spacing w:val="-20"/>
                          <w:w w:val="1"/>
                          <w:sz w:val="6"/>
                          <w:szCs w:val="20"/>
                        </w:rPr>
                        <w:t>ì</w:t>
                      </w:r>
                      <w:r w:rsidRPr="003F3BCC">
                        <w:rPr>
                          <w:rFonts w:asciiTheme="majorBidi" w:hAnsiTheme="majorBidi" w:cstheme="majorBidi"/>
                          <w:i/>
                          <w:iCs/>
                          <w:sz w:val="20"/>
                          <w:szCs w:val="20"/>
                        </w:rPr>
                        <w:t>r: P</w:t>
                      </w:r>
                      <w:r w:rsidR="00D7024B">
                        <w:rPr>
                          <w:rFonts w:asciiTheme="majorBidi" w:hAnsiTheme="majorBidi" w:cstheme="majorBidi"/>
                          <w:i/>
                          <w:iCs/>
                          <w:sz w:val="20"/>
                          <w:szCs w:val="20"/>
                        </w:rPr>
                        <w:t>e</w:t>
                      </w:r>
                      <w:r w:rsidR="00D7024B" w:rsidRPr="00D7024B">
                        <w:rPr>
                          <w:rFonts w:ascii="Taken by Vultures Alternates De" w:hAnsi="Taken by Vultures Alternates De" w:cstheme="majorBidi"/>
                          <w:i/>
                          <w:iCs/>
                          <w:spacing w:val="-20"/>
                          <w:w w:val="1"/>
                          <w:sz w:val="6"/>
                          <w:szCs w:val="20"/>
                        </w:rPr>
                        <w:t>ì</w:t>
                      </w:r>
                      <w:r w:rsidRPr="003F3BCC">
                        <w:rPr>
                          <w:rFonts w:asciiTheme="majorBidi" w:hAnsiTheme="majorBidi" w:cstheme="majorBidi"/>
                          <w:i/>
                          <w:iCs/>
                          <w:sz w:val="20"/>
                          <w:szCs w:val="20"/>
                        </w:rPr>
                        <w:t>nulis</w:t>
                      </w:r>
                    </w:p>
                  </w:txbxContent>
                </v:textbox>
                <w10:wrap anchorx="page"/>
              </v:shape>
            </w:pict>
          </mc:Fallback>
        </mc:AlternateContent>
      </w:r>
    </w:p>
    <w:p w14:paraId="42BAAB9A" w14:textId="77777777" w:rsidR="007D6976" w:rsidRPr="007D6976" w:rsidRDefault="007D6976" w:rsidP="007D6976">
      <w:pPr>
        <w:spacing w:line="259" w:lineRule="auto"/>
        <w:rPr>
          <w:rFonts w:ascii="Times New Roman" w:eastAsia="DengXian" w:hAnsi="Times New Roman" w:cs="Times New Roman"/>
          <w:kern w:val="0"/>
          <w:lang w:val="id-ID"/>
          <w14:ligatures w14:val="none"/>
        </w:rPr>
        <w:sectPr w:rsidR="007D6976" w:rsidRPr="007D6976" w:rsidSect="007D6976">
          <w:headerReference w:type="first" r:id="rId13"/>
          <w:footerReference w:type="first" r:id="rId14"/>
          <w:pgSz w:w="11906" w:h="16838" w:code="9"/>
          <w:pgMar w:top="2268" w:right="1701" w:bottom="1701" w:left="2268" w:header="706" w:footer="706" w:gutter="0"/>
          <w:pgNumType w:start="10"/>
          <w:cols w:space="708"/>
          <w:titlePg/>
          <w:docGrid w:linePitch="360"/>
        </w:sectPr>
      </w:pPr>
    </w:p>
    <w:p w14:paraId="0E561448" w14:textId="77777777" w:rsidR="007D6976" w:rsidRPr="007D6976" w:rsidRDefault="007D6976" w:rsidP="007D6976">
      <w:pPr>
        <w:spacing w:after="0" w:line="480" w:lineRule="auto"/>
        <w:jc w:val="center"/>
        <w:outlineLvl w:val="0"/>
        <w:rPr>
          <w:rFonts w:ascii="Times New Roman" w:eastAsia="DengXian" w:hAnsi="Times New Roman" w:cs="Times New Roman"/>
          <w:b/>
          <w:bCs/>
          <w:kern w:val="0"/>
          <w:lang w:val="id-ID" w:eastAsia="zh-CN"/>
          <w14:ligatures w14:val="none"/>
        </w:rPr>
      </w:pPr>
      <w:bookmarkStart w:id="20" w:name="_Toc200961173"/>
      <w:r w:rsidRPr="007D6976">
        <w:rPr>
          <w:rFonts w:ascii="Times New Roman" w:eastAsia="DengXian" w:hAnsi="Times New Roman" w:cs="Times New Roman"/>
          <w:b/>
          <w:bCs/>
          <w:kern w:val="0"/>
          <w:lang w:val="id-ID" w:eastAsia="zh-CN"/>
          <w14:ligatures w14:val="none"/>
        </w:rPr>
        <w:lastRenderedPageBreak/>
        <w:t xml:space="preserve">BAB III </w:t>
      </w:r>
      <w:r w:rsidRPr="007D6976">
        <w:rPr>
          <w:rFonts w:ascii="Times New Roman" w:eastAsia="DengXian" w:hAnsi="Times New Roman" w:cs="Times New Roman"/>
          <w:b/>
          <w:bCs/>
          <w:kern w:val="0"/>
          <w:lang w:val="id-ID" w:eastAsia="zh-CN"/>
          <w14:ligatures w14:val="none"/>
        </w:rPr>
        <w:br/>
        <w:t>METODE PENELITIAN</w:t>
      </w:r>
      <w:bookmarkEnd w:id="20"/>
    </w:p>
    <w:p w14:paraId="1754BFC3" w14:textId="77777777" w:rsidR="007D6976" w:rsidRPr="007D6976" w:rsidRDefault="007D6976" w:rsidP="007D6976">
      <w:pPr>
        <w:spacing w:line="480" w:lineRule="auto"/>
        <w:jc w:val="both"/>
        <w:rPr>
          <w:rFonts w:ascii="Times New Roman" w:eastAsia="DengXian" w:hAnsi="Times New Roman" w:cs="Times New Roman"/>
          <w:b/>
          <w:bCs/>
          <w:kern w:val="0"/>
          <w:lang w:val="id-ID"/>
          <w14:ligatures w14:val="none"/>
        </w:rPr>
      </w:pPr>
    </w:p>
    <w:p w14:paraId="294D58C2"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21" w:name="_Toc200961174"/>
      <w:r w:rsidRPr="007D6976">
        <w:rPr>
          <w:rFonts w:ascii="Times New Roman" w:eastAsia="DengXian" w:hAnsi="Times New Roman" w:cs="Times New Roman"/>
          <w:b/>
          <w:bCs/>
          <w:kern w:val="0"/>
          <w:lang w:val="id-ID"/>
          <w14:ligatures w14:val="none"/>
        </w:rPr>
        <w:t>3.1. Definisi Operasional</w:t>
      </w:r>
      <w:bookmarkEnd w:id="21"/>
    </w:p>
    <w:p w14:paraId="1752D7CE" w14:textId="4579BCA7" w:rsidR="007D6976" w:rsidRPr="007D6976" w:rsidRDefault="007D6976" w:rsidP="007D6976">
      <w:pPr>
        <w:spacing w:line="480" w:lineRule="auto"/>
        <w:ind w:left="72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finis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inisi var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kat ruang dan waktu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kualitatif, var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 biasa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istilah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 dan sifatnya suli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kur. Adapu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finis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yaitu:</w:t>
      </w:r>
    </w:p>
    <w:p w14:paraId="602DBEB2" w14:textId="54D06AB9" w:rsidR="007D6976" w:rsidRPr="007D6976" w:rsidRDefault="007D6976" w:rsidP="00D7024B">
      <w:pPr>
        <w:numPr>
          <w:ilvl w:val="0"/>
          <w:numId w:val="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kuntabilitas adal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jiban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amanah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infaq, shadaqah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ji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ngkap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la aktivitas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tanggungjawabny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amanah.</w:t>
      </w:r>
    </w:p>
    <w:p w14:paraId="55F989BB" w14:textId="13CB4D83" w:rsidR="007D6976" w:rsidRPr="007D6976" w:rsidRDefault="007D6976" w:rsidP="00D7024B">
      <w:pPr>
        <w:numPr>
          <w:ilvl w:val="0"/>
          <w:numId w:val="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kuntansi Syariah adalah praktik akuntansi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tamakan pada unsur nilai dan ajaran islam atau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insip pada aturan syariah. Akuntansi syari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instr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 akuntabilitas yang dilaku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ku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w:t>
      </w:r>
    </w:p>
    <w:p w14:paraId="6125A752" w14:textId="1966EE60" w:rsidR="007D6976" w:rsidRPr="007D6976" w:rsidRDefault="007D6976" w:rsidP="00D7024B">
      <w:pPr>
        <w:numPr>
          <w:ilvl w:val="0"/>
          <w:numId w:val="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Shari’ah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Th</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y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adal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dasi akuntansi syari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yakn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lah (akuntabilitas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jug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pada </w:t>
      </w:r>
      <w:r w:rsidRPr="007D6976">
        <w:rPr>
          <w:rFonts w:ascii="Times New Roman" w:eastAsia="DengXian" w:hAnsi="Times New Roman" w:cs="Times New Roman"/>
          <w:i/>
          <w:iCs/>
          <w:kern w:val="0"/>
          <w:lang w:val="id-ID"/>
          <w14:ligatures w14:val="none"/>
        </w:rPr>
        <w:t>stak</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h</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ld</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s</w:t>
      </w:r>
      <w:r w:rsidRPr="007D6976">
        <w:rPr>
          <w:rFonts w:ascii="Times New Roman" w:eastAsia="DengXian" w:hAnsi="Times New Roman" w:cs="Times New Roman"/>
          <w:kern w:val="0"/>
          <w:lang w:val="id-ID"/>
          <w14:ligatures w14:val="none"/>
        </w:rPr>
        <w:t xml:space="preserve"> dan alam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w:t>
      </w:r>
    </w:p>
    <w:p w14:paraId="7C90CD33" w14:textId="649D15FB" w:rsidR="007D6976" w:rsidRPr="007D6976" w:rsidRDefault="007D6976" w:rsidP="00D7024B">
      <w:pPr>
        <w:numPr>
          <w:ilvl w:val="0"/>
          <w:numId w:val="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 xml:space="preserve">Mustahik LAZ DPU Kaltim ialah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g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 zakat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 manfaat dana zakat dari LAZ DPU Kaltim.</w:t>
      </w:r>
    </w:p>
    <w:p w14:paraId="5A1D2A9E" w14:textId="74FE5E53" w:rsidR="007D6976" w:rsidRPr="007D6976" w:rsidRDefault="007D6976" w:rsidP="00D7024B">
      <w:pPr>
        <w:numPr>
          <w:ilvl w:val="0"/>
          <w:numId w:val="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Muzakki LAZ DPU Kaltim ialah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g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kan zak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LAZ DPU Kaltim.</w:t>
      </w:r>
    </w:p>
    <w:p w14:paraId="2BF8CA70"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22" w:name="_Toc200961175"/>
      <w:r w:rsidRPr="007D6976">
        <w:rPr>
          <w:rFonts w:ascii="Times New Roman" w:eastAsia="DengXian" w:hAnsi="Times New Roman" w:cs="Times New Roman"/>
          <w:b/>
          <w:bCs/>
          <w:kern w:val="0"/>
          <w:lang w:val="id-ID"/>
          <w14:ligatures w14:val="none"/>
        </w:rPr>
        <w:t>3.2. Pendekatan Penelitian</w:t>
      </w:r>
      <w:bookmarkEnd w:id="22"/>
    </w:p>
    <w:p w14:paraId="027AF8C4" w14:textId="36525DDA"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una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t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kriptif kualitatif.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kriptif kualitatif yaitu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hasil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dat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kriptif yakn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kata-kat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ulis atau lisan dar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g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 yang diarak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kan hal-hal atau masalah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di dan digambar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 masala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data yang akan dikumpulk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adalah data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kata/kalimat.</w:t>
      </w:r>
    </w:p>
    <w:p w14:paraId="42A63505"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23" w:name="_Toc200961176"/>
      <w:r w:rsidRPr="007D6976">
        <w:rPr>
          <w:rFonts w:ascii="Times New Roman" w:eastAsia="DengXian" w:hAnsi="Times New Roman" w:cs="Times New Roman"/>
          <w:b/>
          <w:bCs/>
          <w:kern w:val="0"/>
          <w:lang w:val="id-ID"/>
          <w14:ligatures w14:val="none"/>
        </w:rPr>
        <w:t>3.3. Lokasi Penelitian dan Informan</w:t>
      </w:r>
      <w:bookmarkEnd w:id="23"/>
    </w:p>
    <w:p w14:paraId="7D4CD509"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24" w:name="_Toc200961177"/>
      <w:r w:rsidRPr="007D6976">
        <w:rPr>
          <w:rFonts w:ascii="Times New Roman" w:eastAsia="DengXian" w:hAnsi="Times New Roman" w:cs="Times New Roman"/>
          <w:b/>
          <w:bCs/>
          <w:kern w:val="0"/>
          <w:lang w:val="id-ID"/>
          <w14:ligatures w14:val="none"/>
        </w:rPr>
        <w:t xml:space="preserve">3.3.1. </w:t>
      </w:r>
      <w:r w:rsidRPr="007D6976">
        <w:rPr>
          <w:rFonts w:ascii="Times New Roman" w:eastAsia="DengXian" w:hAnsi="Times New Roman" w:cs="Times New Roman"/>
          <w:b/>
          <w:bCs/>
          <w:kern w:val="0"/>
          <w:lang w:val="id-ID"/>
          <w14:ligatures w14:val="none"/>
        </w:rPr>
        <w:tab/>
        <w:t>Lokasi Penelitian</w:t>
      </w:r>
      <w:bookmarkEnd w:id="24"/>
    </w:p>
    <w:p w14:paraId="0795B169" w14:textId="30128D49"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bookmarkStart w:id="25" w:name="_Hlk196384919"/>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ilakukan pada LAZ DPU Kaltim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lamat di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Ru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Grand Mutiara, Jl. Siradj Salman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3 B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C, Tlk.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 Ili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 Samarinda Ulu,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 Samarinda, Kalimantan Timur 75243</w:t>
      </w:r>
      <w:bookmarkEnd w:id="25"/>
      <w:r w:rsidRPr="007D6976">
        <w:rPr>
          <w:rFonts w:ascii="Times New Roman" w:eastAsia="DengXian" w:hAnsi="Times New Roman" w:cs="Times New Roman"/>
          <w:kern w:val="0"/>
          <w:lang w:val="id-ID"/>
          <w14:ligatures w14:val="none"/>
        </w:rPr>
        <w:t>.</w:t>
      </w:r>
    </w:p>
    <w:p w14:paraId="14C3B56E" w14:textId="77777777" w:rsidR="007D6976" w:rsidRPr="007D6976" w:rsidRDefault="007D6976" w:rsidP="007D6976">
      <w:pPr>
        <w:spacing w:line="480" w:lineRule="auto"/>
        <w:jc w:val="both"/>
        <w:outlineLvl w:val="2"/>
        <w:rPr>
          <w:rFonts w:ascii="Times New Roman" w:eastAsia="DengXian" w:hAnsi="Times New Roman" w:cs="Times New Roman"/>
          <w:b/>
          <w:bCs/>
          <w:noProof/>
          <w:kern w:val="0"/>
          <w:lang w:val="id-ID"/>
          <w14:ligatures w14:val="none"/>
        </w:rPr>
      </w:pPr>
      <w:bookmarkStart w:id="26" w:name="_Toc200961178"/>
      <w:r w:rsidRPr="007D6976">
        <w:rPr>
          <w:rFonts w:ascii="Times New Roman" w:eastAsia="DengXian" w:hAnsi="Times New Roman" w:cs="Times New Roman"/>
          <w:b/>
          <w:bCs/>
          <w:noProof/>
          <w:kern w:val="0"/>
          <w:lang w:val="id-ID"/>
          <w14:ligatures w14:val="none"/>
        </w:rPr>
        <w:t xml:space="preserve">3.3.2. </w:t>
      </w:r>
      <w:r w:rsidRPr="007D6976">
        <w:rPr>
          <w:rFonts w:ascii="Times New Roman" w:eastAsia="DengXian" w:hAnsi="Times New Roman" w:cs="Times New Roman"/>
          <w:b/>
          <w:bCs/>
          <w:noProof/>
          <w:kern w:val="0"/>
          <w:lang w:val="id-ID"/>
          <w14:ligatures w14:val="none"/>
        </w:rPr>
        <w:tab/>
        <w:t>Informan</w:t>
      </w:r>
      <w:bookmarkEnd w:id="26"/>
    </w:p>
    <w:p w14:paraId="3313FDDA" w14:textId="0B657538" w:rsidR="007D6976" w:rsidRPr="007D6976" w:rsidRDefault="007D6976" w:rsidP="007D6976">
      <w:pPr>
        <w:spacing w:line="480" w:lineRule="auto"/>
        <w:ind w:left="720" w:firstLine="720"/>
        <w:jc w:val="both"/>
        <w:rPr>
          <w:rFonts w:ascii="Times New Roman" w:hAnsi="Times New Roman" w:cs="Times New Roman"/>
          <w:kern w:val="0"/>
          <w:sz w:val="22"/>
          <w:szCs w:val="22"/>
          <w:lang w:val="id-ID"/>
          <w14:ligatures w14:val="none"/>
        </w:rPr>
      </w:pPr>
      <w:r w:rsidRPr="007D6976">
        <w:rPr>
          <w:rFonts w:ascii="Times New Roman" w:hAnsi="Times New Roman" w:cs="Times New Roman"/>
          <w:kern w:val="0"/>
          <w:lang w:val="id-ID"/>
          <w14:ligatures w14:val="none"/>
        </w:rPr>
        <w:t>In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 xml:space="preserve">rman adalah </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g yang dimanfaatkan untuk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b</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ikan in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masi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situasi dan k</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disi latar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an. Jadi, s</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ang inf</w:t>
      </w:r>
      <w:r w:rsidR="00D7024B">
        <w:rPr>
          <w:rFonts w:ascii="Times New Roman" w:hAnsi="Times New Roman" w:cs="Times New Roman"/>
          <w:kern w:val="0"/>
          <w:lang w:val="id-ID"/>
          <w14:ligatures w14:val="none"/>
        </w:rPr>
        <w:t>o</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rman harus m</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miliki banyak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galaman t</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tang latar p</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n</w:t>
      </w:r>
      <w:r w:rsidR="00D7024B">
        <w:rPr>
          <w:rFonts w:ascii="Times New Roman" w:hAnsi="Times New Roman" w:cs="Times New Roman"/>
          <w:kern w:val="0"/>
          <w:lang w:val="id-ID"/>
          <w14:ligatures w14:val="none"/>
        </w:rPr>
        <w:t>e</w:t>
      </w:r>
      <w:r w:rsidR="00D7024B" w:rsidRPr="00D7024B">
        <w:rPr>
          <w:rFonts w:ascii="Taken by Vultures Alternates De" w:hAnsi="Taken by Vultures Alternates De" w:cs="Times New Roman"/>
          <w:spacing w:val="-20"/>
          <w:w w:val="1"/>
          <w:kern w:val="0"/>
          <w:sz w:val="6"/>
          <w:lang w:val="id-ID"/>
          <w14:ligatures w14:val="none"/>
        </w:rPr>
        <w:t>ì</w:t>
      </w:r>
      <w:r w:rsidRPr="007D6976">
        <w:rPr>
          <w:rFonts w:ascii="Times New Roman" w:hAnsi="Times New Roman" w:cs="Times New Roman"/>
          <w:kern w:val="0"/>
          <w:lang w:val="id-ID"/>
          <w14:ligatures w14:val="none"/>
        </w:rPr>
        <w:t>litian.</w:t>
      </w:r>
      <w:r w:rsidRPr="007D6976">
        <w:rPr>
          <w:rFonts w:ascii="Times New Roman" w:hAnsi="Times New Roman" w:cs="Times New Roman"/>
          <w:kern w:val="0"/>
          <w:sz w:val="22"/>
          <w:szCs w:val="22"/>
          <w:lang w:val="id-ID"/>
          <w14:ligatures w14:val="none"/>
        </w:rPr>
        <w:t xml:space="preserve"> </w:t>
      </w:r>
      <w:r w:rsidRPr="007D6976">
        <w:rPr>
          <w:rFonts w:ascii="Times New Roman" w:hAnsi="Times New Roman" w:cs="Times New Roman"/>
          <w:noProof/>
          <w:kern w:val="0"/>
          <w:lang w:val="id-ID"/>
          <w14:ligatures w14:val="none"/>
        </w:rPr>
        <w:t>Adapun inf</w:t>
      </w:r>
      <w:r w:rsidR="00D7024B">
        <w:rPr>
          <w:rFonts w:ascii="Times New Roman" w:hAnsi="Times New Roman" w:cs="Times New Roman"/>
          <w:noProof/>
          <w:kern w:val="0"/>
          <w:lang w:val="id-ID"/>
          <w14:ligatures w14:val="none"/>
        </w:rPr>
        <w:t>o</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man dalam p</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n</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litian ini adalah s</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bagai b</w:t>
      </w:r>
      <w:r w:rsidR="00D7024B">
        <w:rPr>
          <w:rFonts w:ascii="Times New Roman" w:hAnsi="Times New Roman" w:cs="Times New Roman"/>
          <w:noProof/>
          <w:kern w:val="0"/>
          <w:lang w:val="id-ID"/>
          <w14:ligatures w14:val="none"/>
        </w:rPr>
        <w:t>e</w:t>
      </w:r>
      <w:r w:rsidR="00D7024B" w:rsidRPr="00D7024B">
        <w:rPr>
          <w:rFonts w:ascii="Taken by Vultures Alternates De" w:hAnsi="Taken by Vultures Alternates De" w:cs="Times New Roman"/>
          <w:noProof/>
          <w:spacing w:val="-20"/>
          <w:w w:val="1"/>
          <w:kern w:val="0"/>
          <w:sz w:val="6"/>
          <w:lang w:val="id-ID"/>
          <w14:ligatures w14:val="none"/>
        </w:rPr>
        <w:t>ì</w:t>
      </w:r>
      <w:r w:rsidRPr="007D6976">
        <w:rPr>
          <w:rFonts w:ascii="Times New Roman" w:hAnsi="Times New Roman" w:cs="Times New Roman"/>
          <w:noProof/>
          <w:kern w:val="0"/>
          <w:lang w:val="id-ID"/>
          <w14:ligatures w14:val="none"/>
        </w:rPr>
        <w:t>rikut :</w:t>
      </w:r>
    </w:p>
    <w:tbl>
      <w:tblPr>
        <w:tblW w:w="7920" w:type="dxa"/>
        <w:tblInd w:w="85" w:type="dxa"/>
        <w:tblLook w:val="04A0" w:firstRow="1" w:lastRow="0" w:firstColumn="1" w:lastColumn="0" w:noHBand="0" w:noVBand="1"/>
      </w:tblPr>
      <w:tblGrid>
        <w:gridCol w:w="1080"/>
        <w:gridCol w:w="4197"/>
        <w:gridCol w:w="2643"/>
      </w:tblGrid>
      <w:tr w:rsidR="007D6976" w:rsidRPr="007D6976" w14:paraId="41CF4130" w14:textId="77777777" w:rsidTr="00B636FA">
        <w:trPr>
          <w:trHeight w:val="528"/>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E5336" w14:textId="77777777" w:rsidR="007D6976" w:rsidRPr="007D6976" w:rsidRDefault="007D6976" w:rsidP="007D6976">
            <w:pPr>
              <w:spacing w:after="0" w:line="240" w:lineRule="auto"/>
              <w:jc w:val="center"/>
              <w:rPr>
                <w:rFonts w:ascii="Times New Roman" w:eastAsia="Times New Roman" w:hAnsi="Times New Roman" w:cs="Times New Roman"/>
                <w:b/>
                <w:bCs/>
                <w:color w:val="000000"/>
                <w:kern w:val="0"/>
                <w:sz w:val="22"/>
                <w:szCs w:val="22"/>
                <w:lang w:val="id-ID" w:eastAsia="id-ID"/>
                <w14:ligatures w14:val="none"/>
              </w:rPr>
            </w:pPr>
            <w:r w:rsidRPr="007D6976">
              <w:rPr>
                <w:rFonts w:ascii="Times New Roman" w:eastAsia="Times New Roman" w:hAnsi="Times New Roman" w:cs="Times New Roman"/>
                <w:b/>
                <w:bCs/>
                <w:color w:val="000000"/>
                <w:kern w:val="0"/>
                <w:sz w:val="22"/>
                <w:szCs w:val="22"/>
                <w:lang w:val="id-ID" w:eastAsia="id-ID"/>
                <w14:ligatures w14:val="none"/>
              </w:rPr>
              <w:lastRenderedPageBreak/>
              <w:t>No.</w:t>
            </w:r>
          </w:p>
        </w:tc>
        <w:tc>
          <w:tcPr>
            <w:tcW w:w="4197" w:type="dxa"/>
            <w:tcBorders>
              <w:top w:val="single" w:sz="4" w:space="0" w:color="auto"/>
              <w:left w:val="nil"/>
              <w:bottom w:val="single" w:sz="4" w:space="0" w:color="auto"/>
              <w:right w:val="single" w:sz="4" w:space="0" w:color="auto"/>
            </w:tcBorders>
            <w:shd w:val="clear" w:color="auto" w:fill="auto"/>
            <w:noWrap/>
            <w:vAlign w:val="center"/>
            <w:hideMark/>
          </w:tcPr>
          <w:p w14:paraId="57CB0F3D" w14:textId="77777777" w:rsidR="007D6976" w:rsidRPr="007D6976" w:rsidRDefault="007D6976" w:rsidP="007D6976">
            <w:pPr>
              <w:spacing w:after="0" w:line="240" w:lineRule="auto"/>
              <w:jc w:val="center"/>
              <w:rPr>
                <w:rFonts w:ascii="Times New Roman" w:eastAsia="Times New Roman" w:hAnsi="Times New Roman" w:cs="Times New Roman"/>
                <w:b/>
                <w:bCs/>
                <w:color w:val="000000"/>
                <w:kern w:val="0"/>
                <w:sz w:val="22"/>
                <w:szCs w:val="22"/>
                <w:lang w:val="id-ID" w:eastAsia="id-ID"/>
                <w14:ligatures w14:val="none"/>
              </w:rPr>
            </w:pPr>
            <w:r w:rsidRPr="007D6976">
              <w:rPr>
                <w:rFonts w:ascii="Times New Roman" w:eastAsia="Times New Roman" w:hAnsi="Times New Roman" w:cs="Times New Roman"/>
                <w:b/>
                <w:bCs/>
                <w:color w:val="000000"/>
                <w:kern w:val="0"/>
                <w:sz w:val="22"/>
                <w:szCs w:val="22"/>
                <w:lang w:val="id-ID" w:eastAsia="id-ID"/>
                <w14:ligatures w14:val="none"/>
              </w:rPr>
              <w:t>Informan</w:t>
            </w:r>
          </w:p>
        </w:tc>
        <w:tc>
          <w:tcPr>
            <w:tcW w:w="2643" w:type="dxa"/>
            <w:tcBorders>
              <w:top w:val="single" w:sz="4" w:space="0" w:color="auto"/>
              <w:left w:val="nil"/>
              <w:bottom w:val="single" w:sz="4" w:space="0" w:color="auto"/>
              <w:right w:val="single" w:sz="4" w:space="0" w:color="auto"/>
            </w:tcBorders>
            <w:vAlign w:val="center"/>
          </w:tcPr>
          <w:p w14:paraId="24148216" w14:textId="77777777" w:rsidR="007D6976" w:rsidRPr="007D6976" w:rsidRDefault="007D6976" w:rsidP="007D6976">
            <w:pPr>
              <w:spacing w:after="0" w:line="240" w:lineRule="auto"/>
              <w:jc w:val="center"/>
              <w:rPr>
                <w:rFonts w:ascii="Times New Roman" w:eastAsia="Times New Roman" w:hAnsi="Times New Roman" w:cs="Times New Roman"/>
                <w:b/>
                <w:bCs/>
                <w:color w:val="000000"/>
                <w:kern w:val="0"/>
                <w:sz w:val="22"/>
                <w:szCs w:val="22"/>
                <w:lang w:val="id-ID" w:eastAsia="id-ID"/>
                <w14:ligatures w14:val="none"/>
              </w:rPr>
            </w:pPr>
            <w:r w:rsidRPr="007D6976">
              <w:rPr>
                <w:rFonts w:ascii="Times New Roman" w:eastAsia="Times New Roman" w:hAnsi="Times New Roman" w:cs="Times New Roman"/>
                <w:b/>
                <w:bCs/>
                <w:color w:val="000000"/>
                <w:kern w:val="0"/>
                <w:sz w:val="22"/>
                <w:szCs w:val="22"/>
                <w:lang w:val="id-ID" w:eastAsia="id-ID"/>
                <w14:ligatures w14:val="none"/>
              </w:rPr>
              <w:t>Inisial</w:t>
            </w:r>
          </w:p>
        </w:tc>
      </w:tr>
      <w:tr w:rsidR="007D6976" w:rsidRPr="007D6976" w14:paraId="105828AD" w14:textId="77777777" w:rsidTr="00B636FA">
        <w:trPr>
          <w:trHeight w:val="56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470494F2"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szCs w:val="22"/>
                <w:lang w:val="id-ID" w:eastAsia="id-ID"/>
                <w14:ligatures w14:val="none"/>
              </w:rPr>
            </w:pPr>
            <w:r w:rsidRPr="007D6976">
              <w:rPr>
                <w:rFonts w:ascii="Times New Roman" w:eastAsia="Times New Roman" w:hAnsi="Times New Roman" w:cs="Times New Roman"/>
                <w:color w:val="000000"/>
                <w:kern w:val="0"/>
                <w:sz w:val="20"/>
                <w:szCs w:val="22"/>
                <w:lang w:val="id-ID" w:eastAsia="id-ID"/>
                <w14:ligatures w14:val="none"/>
              </w:rPr>
              <w:t>1</w:t>
            </w:r>
          </w:p>
        </w:tc>
        <w:tc>
          <w:tcPr>
            <w:tcW w:w="4197" w:type="dxa"/>
            <w:tcBorders>
              <w:top w:val="nil"/>
              <w:left w:val="nil"/>
              <w:bottom w:val="single" w:sz="4" w:space="0" w:color="auto"/>
              <w:right w:val="single" w:sz="4" w:space="0" w:color="auto"/>
            </w:tcBorders>
            <w:shd w:val="clear" w:color="auto" w:fill="auto"/>
            <w:noWrap/>
            <w:vAlign w:val="center"/>
            <w:hideMark/>
          </w:tcPr>
          <w:p w14:paraId="15D2DED5" w14:textId="491D97B5" w:rsidR="007D6976" w:rsidRPr="007D6976" w:rsidRDefault="007D6976" w:rsidP="007D6976">
            <w:pPr>
              <w:spacing w:after="0" w:line="240" w:lineRule="auto"/>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anaj</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 xml:space="preserve">r HRD dan </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p</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rasi</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nal</w:t>
            </w:r>
          </w:p>
        </w:tc>
        <w:tc>
          <w:tcPr>
            <w:tcW w:w="2643" w:type="dxa"/>
            <w:tcBorders>
              <w:top w:val="nil"/>
              <w:left w:val="nil"/>
              <w:bottom w:val="single" w:sz="4" w:space="0" w:color="auto"/>
              <w:right w:val="single" w:sz="4" w:space="0" w:color="auto"/>
            </w:tcBorders>
            <w:vAlign w:val="center"/>
          </w:tcPr>
          <w:p w14:paraId="55BB5FD4"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Hrd</w:t>
            </w:r>
          </w:p>
        </w:tc>
      </w:tr>
      <w:tr w:rsidR="007D6976" w:rsidRPr="007D6976" w14:paraId="79F39E24" w14:textId="77777777" w:rsidTr="00B636FA">
        <w:trPr>
          <w:trHeight w:val="51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11D3477"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szCs w:val="22"/>
                <w:lang w:val="id-ID" w:eastAsia="id-ID"/>
                <w14:ligatures w14:val="none"/>
              </w:rPr>
            </w:pPr>
            <w:r w:rsidRPr="007D6976">
              <w:rPr>
                <w:rFonts w:ascii="Times New Roman" w:eastAsia="Times New Roman" w:hAnsi="Times New Roman" w:cs="Times New Roman"/>
                <w:color w:val="000000"/>
                <w:kern w:val="0"/>
                <w:sz w:val="20"/>
                <w:szCs w:val="22"/>
                <w:lang w:val="id-ID" w:eastAsia="id-ID"/>
                <w14:ligatures w14:val="none"/>
              </w:rPr>
              <w:t>2</w:t>
            </w:r>
          </w:p>
        </w:tc>
        <w:tc>
          <w:tcPr>
            <w:tcW w:w="4197" w:type="dxa"/>
            <w:tcBorders>
              <w:top w:val="nil"/>
              <w:left w:val="nil"/>
              <w:bottom w:val="single" w:sz="4" w:space="0" w:color="auto"/>
              <w:right w:val="single" w:sz="4" w:space="0" w:color="auto"/>
            </w:tcBorders>
            <w:shd w:val="clear" w:color="auto" w:fill="auto"/>
            <w:noWrap/>
            <w:vAlign w:val="center"/>
            <w:hideMark/>
          </w:tcPr>
          <w:p w14:paraId="787274DF" w14:textId="17111598" w:rsidR="007D6976" w:rsidRPr="007D6976" w:rsidRDefault="007D6976" w:rsidP="007D6976">
            <w:pPr>
              <w:spacing w:after="0" w:line="240" w:lineRule="auto"/>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anaj</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r Pr</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gram</w:t>
            </w:r>
          </w:p>
        </w:tc>
        <w:tc>
          <w:tcPr>
            <w:tcW w:w="2643" w:type="dxa"/>
            <w:tcBorders>
              <w:top w:val="nil"/>
              <w:left w:val="nil"/>
              <w:bottom w:val="single" w:sz="4" w:space="0" w:color="auto"/>
              <w:right w:val="single" w:sz="4" w:space="0" w:color="auto"/>
            </w:tcBorders>
            <w:vAlign w:val="center"/>
          </w:tcPr>
          <w:p w14:paraId="59FA7F54" w14:textId="21FCABB7" w:rsidR="007D6976" w:rsidRPr="007D6976" w:rsidRDefault="007D6976" w:rsidP="007D6976">
            <w:pPr>
              <w:spacing w:after="0" w:line="240" w:lineRule="auto"/>
              <w:jc w:val="center"/>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Pr</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p>
        </w:tc>
      </w:tr>
      <w:tr w:rsidR="007D6976" w:rsidRPr="007D6976" w14:paraId="685F31E8" w14:textId="77777777" w:rsidTr="00B636FA">
        <w:trPr>
          <w:trHeight w:val="416"/>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1206C91C"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szCs w:val="22"/>
                <w:lang w:val="id-ID" w:eastAsia="id-ID"/>
                <w14:ligatures w14:val="none"/>
              </w:rPr>
            </w:pPr>
            <w:r w:rsidRPr="007D6976">
              <w:rPr>
                <w:rFonts w:ascii="Times New Roman" w:eastAsia="Times New Roman" w:hAnsi="Times New Roman" w:cs="Times New Roman"/>
                <w:color w:val="000000"/>
                <w:kern w:val="0"/>
                <w:sz w:val="20"/>
                <w:szCs w:val="22"/>
                <w:lang w:val="id-ID" w:eastAsia="id-ID"/>
                <w14:ligatures w14:val="none"/>
              </w:rPr>
              <w:t>3</w:t>
            </w:r>
          </w:p>
        </w:tc>
        <w:tc>
          <w:tcPr>
            <w:tcW w:w="4197" w:type="dxa"/>
            <w:tcBorders>
              <w:top w:val="nil"/>
              <w:left w:val="nil"/>
              <w:bottom w:val="single" w:sz="4" w:space="0" w:color="auto"/>
              <w:right w:val="single" w:sz="4" w:space="0" w:color="auto"/>
            </w:tcBorders>
            <w:shd w:val="clear" w:color="auto" w:fill="auto"/>
            <w:noWrap/>
            <w:vAlign w:val="center"/>
            <w:hideMark/>
          </w:tcPr>
          <w:p w14:paraId="295DFEBB" w14:textId="34E24478" w:rsidR="007D6976" w:rsidRPr="007D6976" w:rsidRDefault="007D6976" w:rsidP="007D6976">
            <w:pPr>
              <w:spacing w:after="0" w:line="240" w:lineRule="auto"/>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anaj</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r K</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uangan</w:t>
            </w:r>
          </w:p>
        </w:tc>
        <w:tc>
          <w:tcPr>
            <w:tcW w:w="2643" w:type="dxa"/>
            <w:tcBorders>
              <w:top w:val="nil"/>
              <w:left w:val="nil"/>
              <w:bottom w:val="single" w:sz="4" w:space="0" w:color="auto"/>
              <w:right w:val="single" w:sz="4" w:space="0" w:color="auto"/>
            </w:tcBorders>
            <w:vAlign w:val="center"/>
          </w:tcPr>
          <w:p w14:paraId="16021152" w14:textId="56180103" w:rsidR="007D6976" w:rsidRPr="007D6976" w:rsidRDefault="007D6976" w:rsidP="007D6976">
            <w:pPr>
              <w:spacing w:after="0" w:line="240" w:lineRule="auto"/>
              <w:jc w:val="center"/>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K</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u</w:t>
            </w:r>
          </w:p>
        </w:tc>
      </w:tr>
      <w:tr w:rsidR="007D6976" w:rsidRPr="007D6976" w14:paraId="0E9CFBDB" w14:textId="77777777" w:rsidTr="00B636FA">
        <w:trPr>
          <w:trHeight w:val="421"/>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270A7730"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szCs w:val="22"/>
                <w:lang w:val="id-ID" w:eastAsia="id-ID"/>
                <w14:ligatures w14:val="none"/>
              </w:rPr>
            </w:pPr>
            <w:r w:rsidRPr="007D6976">
              <w:rPr>
                <w:rFonts w:ascii="Times New Roman" w:eastAsia="Times New Roman" w:hAnsi="Times New Roman" w:cs="Times New Roman"/>
                <w:color w:val="000000"/>
                <w:kern w:val="0"/>
                <w:sz w:val="20"/>
                <w:szCs w:val="22"/>
                <w:lang w:val="id-ID" w:eastAsia="id-ID"/>
                <w14:ligatures w14:val="none"/>
              </w:rPr>
              <w:t>4</w:t>
            </w:r>
          </w:p>
        </w:tc>
        <w:tc>
          <w:tcPr>
            <w:tcW w:w="4197" w:type="dxa"/>
            <w:tcBorders>
              <w:top w:val="nil"/>
              <w:left w:val="nil"/>
              <w:bottom w:val="single" w:sz="4" w:space="0" w:color="auto"/>
              <w:right w:val="single" w:sz="4" w:space="0" w:color="auto"/>
            </w:tcBorders>
            <w:shd w:val="clear" w:color="auto" w:fill="auto"/>
            <w:noWrap/>
            <w:vAlign w:val="center"/>
            <w:hideMark/>
          </w:tcPr>
          <w:p w14:paraId="578B211C" w14:textId="2AB14063" w:rsidR="007D6976" w:rsidRPr="007D6976" w:rsidRDefault="007D6976" w:rsidP="007D6976">
            <w:pPr>
              <w:spacing w:after="0" w:line="240" w:lineRule="auto"/>
              <w:jc w:val="both"/>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uzzaki/K</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ntribut</w:t>
            </w:r>
            <w:r w:rsidR="00D7024B">
              <w:rPr>
                <w:rFonts w:ascii="Times New Roman" w:eastAsia="Times New Roman" w:hAnsi="Times New Roman" w:cs="Times New Roman"/>
                <w:color w:val="000000"/>
                <w:kern w:val="0"/>
                <w:sz w:val="20"/>
                <w:lang w:val="id-ID" w:eastAsia="id-ID"/>
                <w14:ligatures w14:val="none"/>
              </w:rPr>
              <w:t>o</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r ZIS</w:t>
            </w:r>
          </w:p>
        </w:tc>
        <w:tc>
          <w:tcPr>
            <w:tcW w:w="2643" w:type="dxa"/>
            <w:tcBorders>
              <w:top w:val="nil"/>
              <w:left w:val="nil"/>
              <w:bottom w:val="single" w:sz="4" w:space="0" w:color="auto"/>
              <w:right w:val="single" w:sz="4" w:space="0" w:color="auto"/>
            </w:tcBorders>
            <w:vAlign w:val="center"/>
          </w:tcPr>
          <w:p w14:paraId="0F82239D"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1</w:t>
            </w:r>
          </w:p>
        </w:tc>
      </w:tr>
      <w:tr w:rsidR="007D6976" w:rsidRPr="007D6976" w14:paraId="00354893" w14:textId="77777777" w:rsidTr="00B636FA">
        <w:trPr>
          <w:trHeight w:val="413"/>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3776AE6A"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szCs w:val="22"/>
                <w:lang w:val="id-ID" w:eastAsia="id-ID"/>
                <w14:ligatures w14:val="none"/>
              </w:rPr>
            </w:pPr>
            <w:r w:rsidRPr="007D6976">
              <w:rPr>
                <w:rFonts w:ascii="Times New Roman" w:eastAsia="Times New Roman" w:hAnsi="Times New Roman" w:cs="Times New Roman"/>
                <w:color w:val="000000"/>
                <w:kern w:val="0"/>
                <w:sz w:val="20"/>
                <w:szCs w:val="22"/>
                <w:lang w:val="id-ID" w:eastAsia="id-ID"/>
                <w14:ligatures w14:val="none"/>
              </w:rPr>
              <w:t>5</w:t>
            </w:r>
          </w:p>
        </w:tc>
        <w:tc>
          <w:tcPr>
            <w:tcW w:w="4197" w:type="dxa"/>
            <w:tcBorders>
              <w:top w:val="nil"/>
              <w:left w:val="nil"/>
              <w:bottom w:val="single" w:sz="4" w:space="0" w:color="auto"/>
              <w:right w:val="single" w:sz="4" w:space="0" w:color="auto"/>
            </w:tcBorders>
            <w:shd w:val="clear" w:color="auto" w:fill="auto"/>
            <w:noWrap/>
            <w:vAlign w:val="center"/>
            <w:hideMark/>
          </w:tcPr>
          <w:p w14:paraId="5F0DF8A4" w14:textId="707A0F73" w:rsidR="007D6976" w:rsidRPr="007D6976" w:rsidRDefault="007D6976" w:rsidP="007D6976">
            <w:pPr>
              <w:spacing w:after="0" w:line="240" w:lineRule="auto"/>
              <w:jc w:val="both"/>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ustahik/P</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n</w:t>
            </w:r>
            <w:r w:rsidR="00D7024B">
              <w:rPr>
                <w:rFonts w:ascii="Times New Roman" w:eastAsia="Times New Roman" w:hAnsi="Times New Roman" w:cs="Times New Roman"/>
                <w:color w:val="000000"/>
                <w:kern w:val="0"/>
                <w:sz w:val="20"/>
                <w:lang w:val="id-ID" w:eastAsia="id-ID"/>
                <w14:ligatures w14:val="none"/>
              </w:rPr>
              <w:t>e</w:t>
            </w:r>
            <w:r w:rsidR="00D7024B" w:rsidRPr="00D7024B">
              <w:rPr>
                <w:rFonts w:ascii="Taken by Vultures Alternates De" w:eastAsia="Times New Roman" w:hAnsi="Taken by Vultures Alternates De" w:cs="Times New Roman"/>
                <w:color w:val="000000"/>
                <w:spacing w:val="-20"/>
                <w:w w:val="1"/>
                <w:kern w:val="0"/>
                <w:sz w:val="6"/>
                <w:lang w:val="id-ID" w:eastAsia="id-ID"/>
                <w14:ligatures w14:val="none"/>
              </w:rPr>
              <w:t>ì</w:t>
            </w:r>
            <w:r w:rsidRPr="007D6976">
              <w:rPr>
                <w:rFonts w:ascii="Times New Roman" w:eastAsia="Times New Roman" w:hAnsi="Times New Roman" w:cs="Times New Roman"/>
                <w:color w:val="000000"/>
                <w:kern w:val="0"/>
                <w:sz w:val="20"/>
                <w:lang w:val="id-ID" w:eastAsia="id-ID"/>
                <w14:ligatures w14:val="none"/>
              </w:rPr>
              <w:t>rima manfaat ZIS</w:t>
            </w:r>
            <w:r w:rsidRPr="007D6976">
              <w:rPr>
                <w:rFonts w:ascii="Calibri" w:eastAsia="Times New Roman" w:hAnsi="Calibri" w:cs="Times New Roman"/>
                <w:color w:val="000000"/>
                <w:kern w:val="0"/>
                <w:sz w:val="20"/>
                <w:szCs w:val="16"/>
                <w:lang w:val="id-ID" w:eastAsia="id-ID"/>
                <w14:ligatures w14:val="none"/>
              </w:rPr>
              <w:t> </w:t>
            </w:r>
          </w:p>
        </w:tc>
        <w:tc>
          <w:tcPr>
            <w:tcW w:w="2643" w:type="dxa"/>
            <w:tcBorders>
              <w:top w:val="nil"/>
              <w:left w:val="nil"/>
              <w:bottom w:val="single" w:sz="4" w:space="0" w:color="auto"/>
              <w:right w:val="single" w:sz="4" w:space="0" w:color="auto"/>
            </w:tcBorders>
            <w:vAlign w:val="center"/>
          </w:tcPr>
          <w:p w14:paraId="36088724" w14:textId="77777777" w:rsidR="007D6976" w:rsidRPr="007D6976" w:rsidRDefault="007D6976" w:rsidP="007D6976">
            <w:pPr>
              <w:spacing w:after="0" w:line="240" w:lineRule="auto"/>
              <w:jc w:val="center"/>
              <w:rPr>
                <w:rFonts w:ascii="Times New Roman" w:eastAsia="Times New Roman" w:hAnsi="Times New Roman" w:cs="Times New Roman"/>
                <w:color w:val="000000"/>
                <w:kern w:val="0"/>
                <w:sz w:val="20"/>
                <w:lang w:val="id-ID" w:eastAsia="id-ID"/>
                <w14:ligatures w14:val="none"/>
              </w:rPr>
            </w:pPr>
            <w:r w:rsidRPr="007D6976">
              <w:rPr>
                <w:rFonts w:ascii="Times New Roman" w:eastAsia="Times New Roman" w:hAnsi="Times New Roman" w:cs="Times New Roman"/>
                <w:color w:val="000000"/>
                <w:kern w:val="0"/>
                <w:sz w:val="20"/>
                <w:lang w:val="id-ID" w:eastAsia="id-ID"/>
                <w14:ligatures w14:val="none"/>
              </w:rPr>
              <w:t>M2</w:t>
            </w:r>
          </w:p>
        </w:tc>
      </w:tr>
    </w:tbl>
    <w:p w14:paraId="172DD060" w14:textId="3B1DCDA1" w:rsidR="007D6976" w:rsidRPr="007D6976" w:rsidRDefault="007D6976" w:rsidP="007D6976">
      <w:pPr>
        <w:spacing w:line="480" w:lineRule="auto"/>
        <w:contextualSpacing/>
        <w:rPr>
          <w:rFonts w:ascii="Times New Roman" w:hAnsi="Times New Roman" w:cs="Times New Roman"/>
          <w:i/>
          <w:noProof/>
          <w:kern w:val="0"/>
          <w:sz w:val="20"/>
          <w:lang w:val="id-ID"/>
          <w14:ligatures w14:val="none"/>
        </w:rPr>
      </w:pPr>
      <w:r w:rsidRPr="007D6976">
        <w:rPr>
          <w:rFonts w:ascii="Times New Roman" w:hAnsi="Times New Roman" w:cs="Times New Roman"/>
          <w:i/>
          <w:noProof/>
          <w:kern w:val="0"/>
          <w:sz w:val="20"/>
          <w:lang w:val="id-ID"/>
          <w14:ligatures w14:val="none"/>
        </w:rPr>
        <w:t>Sumb</w:t>
      </w:r>
      <w:r w:rsidR="00D7024B">
        <w:rPr>
          <w:rFonts w:ascii="Times New Roman" w:hAnsi="Times New Roman" w:cs="Times New Roman"/>
          <w:i/>
          <w:noProof/>
          <w:kern w:val="0"/>
          <w:sz w:val="20"/>
          <w:lang w:val="id-ID"/>
          <w14:ligatures w14:val="none"/>
        </w:rPr>
        <w:t>e</w:t>
      </w:r>
      <w:r w:rsidR="00D7024B" w:rsidRPr="00D7024B">
        <w:rPr>
          <w:rFonts w:ascii="Taken by Vultures Alternates De" w:hAnsi="Taken by Vultures Alternates De" w:cs="Times New Roman"/>
          <w:i/>
          <w:noProof/>
          <w:spacing w:val="-20"/>
          <w:w w:val="1"/>
          <w:kern w:val="0"/>
          <w:sz w:val="6"/>
          <w:lang w:val="id-ID"/>
          <w14:ligatures w14:val="none"/>
        </w:rPr>
        <w:t>ì</w:t>
      </w:r>
      <w:r w:rsidRPr="007D6976">
        <w:rPr>
          <w:rFonts w:ascii="Times New Roman" w:hAnsi="Times New Roman" w:cs="Times New Roman"/>
          <w:i/>
          <w:noProof/>
          <w:kern w:val="0"/>
          <w:sz w:val="20"/>
          <w:lang w:val="id-ID"/>
          <w14:ligatures w14:val="none"/>
        </w:rPr>
        <w:t>r : Data Di</w:t>
      </w:r>
      <w:r w:rsidR="00D7024B">
        <w:rPr>
          <w:rFonts w:ascii="Times New Roman" w:hAnsi="Times New Roman" w:cs="Times New Roman"/>
          <w:i/>
          <w:noProof/>
          <w:kern w:val="0"/>
          <w:sz w:val="20"/>
          <w:lang w:val="id-ID"/>
          <w14:ligatures w14:val="none"/>
        </w:rPr>
        <w:t>o</w:t>
      </w:r>
      <w:r w:rsidR="00D7024B" w:rsidRPr="00D7024B">
        <w:rPr>
          <w:rFonts w:ascii="Taken by Vultures Alternates De" w:hAnsi="Taken by Vultures Alternates De" w:cs="Times New Roman"/>
          <w:i/>
          <w:noProof/>
          <w:spacing w:val="-20"/>
          <w:w w:val="1"/>
          <w:kern w:val="0"/>
          <w:sz w:val="6"/>
          <w:lang w:val="id-ID"/>
          <w14:ligatures w14:val="none"/>
        </w:rPr>
        <w:t>ì</w:t>
      </w:r>
      <w:r w:rsidRPr="007D6976">
        <w:rPr>
          <w:rFonts w:ascii="Times New Roman" w:hAnsi="Times New Roman" w:cs="Times New Roman"/>
          <w:i/>
          <w:noProof/>
          <w:kern w:val="0"/>
          <w:sz w:val="20"/>
          <w:lang w:val="id-ID"/>
          <w14:ligatures w14:val="none"/>
        </w:rPr>
        <w:t>lah, 2025</w:t>
      </w:r>
    </w:p>
    <w:p w14:paraId="539FA35B"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27" w:name="_Toc200961179"/>
      <w:r w:rsidRPr="007D6976">
        <w:rPr>
          <w:rFonts w:ascii="Times New Roman" w:eastAsia="DengXian" w:hAnsi="Times New Roman" w:cs="Times New Roman"/>
          <w:b/>
          <w:bCs/>
          <w:kern w:val="0"/>
          <w:lang w:val="id-ID"/>
          <w14:ligatures w14:val="none"/>
        </w:rPr>
        <w:t>3.4. Jenis dan Sumber Data</w:t>
      </w:r>
      <w:bookmarkEnd w:id="27"/>
    </w:p>
    <w:p w14:paraId="2E4AAFE9"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28" w:name="_Toc200961180"/>
      <w:r w:rsidRPr="007D6976">
        <w:rPr>
          <w:rFonts w:ascii="Times New Roman" w:eastAsia="DengXian" w:hAnsi="Times New Roman" w:cs="Times New Roman"/>
          <w:b/>
          <w:bCs/>
          <w:kern w:val="0"/>
          <w:lang w:val="id-ID"/>
          <w14:ligatures w14:val="none"/>
        </w:rPr>
        <w:t xml:space="preserve">3.4.1. </w:t>
      </w:r>
      <w:r w:rsidRPr="007D6976">
        <w:rPr>
          <w:rFonts w:ascii="Times New Roman" w:eastAsia="DengXian" w:hAnsi="Times New Roman" w:cs="Times New Roman"/>
          <w:b/>
          <w:bCs/>
          <w:kern w:val="0"/>
          <w:lang w:val="id-ID"/>
          <w14:ligatures w14:val="none"/>
        </w:rPr>
        <w:tab/>
        <w:t>Jenis Data</w:t>
      </w:r>
      <w:bookmarkEnd w:id="28"/>
    </w:p>
    <w:p w14:paraId="024B3F23" w14:textId="6AB4CA7B"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unakan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s data kualitatif. Data yang didapat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al dari hasil wawancar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a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 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ataupun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mi lainnya dari LAZ DPU Kaltim. Tujuan da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kualitatif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yaitu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uaikan hasil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iris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ak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Kualitatif digunakan agar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aham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lam.</w:t>
      </w:r>
    </w:p>
    <w:p w14:paraId="1BC1CBC1" w14:textId="77777777" w:rsidR="007D6976" w:rsidRPr="007D6976" w:rsidRDefault="007D6976" w:rsidP="007D6976">
      <w:pPr>
        <w:spacing w:line="259" w:lineRule="auto"/>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br w:type="page"/>
      </w:r>
    </w:p>
    <w:p w14:paraId="74B25AC4"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29" w:name="_Toc200961181"/>
      <w:r w:rsidRPr="007D6976">
        <w:rPr>
          <w:rFonts w:ascii="Times New Roman" w:eastAsia="DengXian" w:hAnsi="Times New Roman" w:cs="Times New Roman"/>
          <w:b/>
          <w:bCs/>
          <w:kern w:val="0"/>
          <w:lang w:val="id-ID"/>
          <w14:ligatures w14:val="none"/>
        </w:rPr>
        <w:lastRenderedPageBreak/>
        <w:t xml:space="preserve">3.4.2. </w:t>
      </w:r>
      <w:r w:rsidRPr="007D6976">
        <w:rPr>
          <w:rFonts w:ascii="Times New Roman" w:eastAsia="DengXian" w:hAnsi="Times New Roman" w:cs="Times New Roman"/>
          <w:b/>
          <w:bCs/>
          <w:kern w:val="0"/>
          <w:lang w:val="id-ID"/>
          <w14:ligatures w14:val="none"/>
        </w:rPr>
        <w:tab/>
        <w:t>Sumber Data</w:t>
      </w:r>
      <w:bookmarkEnd w:id="29"/>
    </w:p>
    <w:p w14:paraId="7951161F" w14:textId="1B476E76"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b/>
          <w:bCs/>
          <w:kern w:val="0"/>
          <w:lang w:val="id-ID"/>
          <w14:ligatures w14:val="none"/>
        </w:rPr>
        <w:tab/>
      </w:r>
      <w:r w:rsidRPr="007D6976">
        <w:rPr>
          <w:rFonts w:ascii="Times New Roman" w:eastAsia="DengXian" w:hAnsi="Times New Roman" w:cs="Times New Roman"/>
          <w:b/>
          <w:bCs/>
          <w:kern w:val="0"/>
          <w:lang w:val="id-ID"/>
          <w14:ligatures w14:val="none"/>
        </w:rPr>
        <w:tab/>
      </w:r>
      <w:r w:rsidRPr="007D6976">
        <w:rPr>
          <w:rFonts w:ascii="Times New Roman" w:eastAsia="DengXian" w:hAnsi="Times New Roman" w:cs="Times New Roman"/>
          <w:kern w:val="0"/>
          <w:lang w:val="id-ID"/>
          <w14:ligatures w14:val="none"/>
        </w:rPr>
        <w:t>Adapun su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data yang digunak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yaitu:</w:t>
      </w:r>
    </w:p>
    <w:p w14:paraId="36CAAC75" w14:textId="2322AE18" w:rsidR="007D6976" w:rsidRPr="007D6976" w:rsidRDefault="007D6976" w:rsidP="00D7024B">
      <w:pPr>
        <w:numPr>
          <w:ilvl w:val="0"/>
          <w:numId w:val="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ata pri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yaitu data yang di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langsung.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ata didapat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wawancar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lam dar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a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w:t>
      </w:r>
    </w:p>
    <w:p w14:paraId="1846CE76" w14:textId="19B48675" w:rsidR="007D6976" w:rsidRPr="007D6976" w:rsidRDefault="007D6976" w:rsidP="00D7024B">
      <w:pPr>
        <w:numPr>
          <w:ilvl w:val="0"/>
          <w:numId w:val="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at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n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yaitu data yang di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dari su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ada.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litian ini dat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n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h dari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tas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i struktur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ngkap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dat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dan lain-lain. Dat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ukung untuk data yang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dari hasil wawancara.</w:t>
      </w:r>
    </w:p>
    <w:p w14:paraId="6F6B430E"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30" w:name="_Toc200961182"/>
      <w:r w:rsidRPr="007D6976">
        <w:rPr>
          <w:rFonts w:ascii="Times New Roman" w:eastAsia="DengXian" w:hAnsi="Times New Roman" w:cs="Times New Roman"/>
          <w:b/>
          <w:bCs/>
          <w:kern w:val="0"/>
          <w:lang w:val="id-ID"/>
          <w14:ligatures w14:val="none"/>
        </w:rPr>
        <w:t>3.5. Metode Pengumpulan Data</w:t>
      </w:r>
      <w:bookmarkEnd w:id="30"/>
    </w:p>
    <w:p w14:paraId="00F86727" w14:textId="74D8351E"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rut Sugiy</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2018 : 455)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dat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tahap y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ng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Di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kan tujuan da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itu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data.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umpulan data yang diguna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yaitu wawancara dan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w:t>
      </w:r>
    </w:p>
    <w:p w14:paraId="5499E868"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31" w:name="_Toc200961183"/>
      <w:r w:rsidRPr="007D6976">
        <w:rPr>
          <w:rFonts w:ascii="Times New Roman" w:eastAsia="DengXian" w:hAnsi="Times New Roman" w:cs="Times New Roman"/>
          <w:b/>
          <w:bCs/>
          <w:kern w:val="0"/>
          <w:lang w:val="id-ID"/>
          <w14:ligatures w14:val="none"/>
        </w:rPr>
        <w:t xml:space="preserve">3.5.1. </w:t>
      </w:r>
      <w:r w:rsidRPr="007D6976">
        <w:rPr>
          <w:rFonts w:ascii="Times New Roman" w:eastAsia="DengXian" w:hAnsi="Times New Roman" w:cs="Times New Roman"/>
          <w:b/>
          <w:bCs/>
          <w:kern w:val="0"/>
          <w:lang w:val="id-ID"/>
          <w14:ligatures w14:val="none"/>
        </w:rPr>
        <w:tab/>
        <w:t>Wawancara</w:t>
      </w:r>
      <w:bookmarkEnd w:id="31"/>
    </w:p>
    <w:p w14:paraId="2F75C230" w14:textId="10E7CCA3"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Wawancara yaitu suatu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tanya jawab yang dilaku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langsu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pihak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it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Tujuannya yaitu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gambar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it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dilaku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wawancara yang digunakan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ada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wawancar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truktur, dimana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nnny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urut </w:t>
      </w:r>
      <w:r w:rsidRPr="007D6976">
        <w:rPr>
          <w:rFonts w:ascii="Times New Roman" w:eastAsia="DengXian" w:hAnsi="Times New Roman" w:cs="Times New Roman"/>
          <w:kern w:val="0"/>
          <w:lang w:val="id-ID"/>
          <w14:ligatures w14:val="none"/>
        </w:rPr>
        <w:lastRenderedPageBreak/>
        <w:t>Sugiy</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2018) wawancar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struktur adalah wawancar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ali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yang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lam, gun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alah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k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anny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daripada wawancar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truktur, yang man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cu pada satu rangkai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yaan baru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jawaban yang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narasu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atau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m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 wawan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angsu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ali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dapat dilakuk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lam.</w:t>
      </w:r>
    </w:p>
    <w:p w14:paraId="53A779A9"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32" w:name="_Toc200961184"/>
      <w:r w:rsidRPr="007D6976">
        <w:rPr>
          <w:rFonts w:ascii="Times New Roman" w:eastAsia="DengXian" w:hAnsi="Times New Roman" w:cs="Times New Roman"/>
          <w:b/>
          <w:bCs/>
          <w:kern w:val="0"/>
          <w:lang w:val="id-ID"/>
          <w14:ligatures w14:val="none"/>
        </w:rPr>
        <w:t xml:space="preserve">3.5.2. </w:t>
      </w:r>
      <w:r w:rsidRPr="007D6976">
        <w:rPr>
          <w:rFonts w:ascii="Times New Roman" w:eastAsia="DengXian" w:hAnsi="Times New Roman" w:cs="Times New Roman"/>
          <w:b/>
          <w:bCs/>
          <w:kern w:val="0"/>
          <w:lang w:val="id-ID"/>
          <w14:ligatures w14:val="none"/>
        </w:rPr>
        <w:tab/>
        <w:t>Dokumentasi</w:t>
      </w:r>
      <w:bookmarkEnd w:id="32"/>
    </w:p>
    <w:p w14:paraId="5AF33A82" w14:textId="48F3E007" w:rsidR="007D6976" w:rsidRPr="007D6976" w:rsidRDefault="007D6976" w:rsidP="007D6976">
      <w:pPr>
        <w:spacing w:line="48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 </w:t>
      </w:r>
      <w:r w:rsidRPr="007D6976">
        <w:rPr>
          <w:rFonts w:ascii="Times New Roman" w:eastAsia="DengXian" w:hAnsi="Times New Roman" w:cs="Times New Roman"/>
          <w:kern w:val="0"/>
          <w:lang w:val="id-ID"/>
          <w14:ligatures w14:val="none"/>
        </w:rPr>
        <w:tab/>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rut Sukmadinata (2016)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 adal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ni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dat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kam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alisi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baik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ulis, gambar, maupu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data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 yang akan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dapat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atau catat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ibusian Zakat, Infaq, Shadaqah.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 sangat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k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agar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ukung data dari wawancara maupu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vasi.</w:t>
      </w:r>
    </w:p>
    <w:p w14:paraId="40187F91"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33" w:name="_Toc200961185"/>
      <w:r w:rsidRPr="007D6976">
        <w:rPr>
          <w:rFonts w:ascii="Times New Roman" w:eastAsia="DengXian" w:hAnsi="Times New Roman" w:cs="Times New Roman"/>
          <w:b/>
          <w:bCs/>
          <w:kern w:val="0"/>
          <w:lang w:val="id-ID"/>
          <w14:ligatures w14:val="none"/>
        </w:rPr>
        <w:t>3.6. Alat Analisis Data</w:t>
      </w:r>
      <w:bookmarkEnd w:id="33"/>
    </w:p>
    <w:p w14:paraId="06E2BE90" w14:textId="1F7FED7C"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kualitatif, analisis data yang digunakan yaitu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hat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sun ma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si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tis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yang didapatkan dari wawancara,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tasi, maupu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vas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mudah dipahami dan dapat di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nikas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 lain (Rizka, 2021).</w:t>
      </w:r>
    </w:p>
    <w:p w14:paraId="43B54878" w14:textId="05923119" w:rsidR="007D6976" w:rsidRPr="007D6976" w:rsidRDefault="007D6976" w:rsidP="007D6976">
      <w:pPr>
        <w:spacing w:line="480" w:lineRule="auto"/>
        <w:ind w:left="720"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i data, jik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 dat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kumpulkan maka langk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nya ada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hami f</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yang dikait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raktik akuntabilitas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p Shari’ah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Th</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y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Adapun alat analisis data yang digunak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yaitu analisi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ma di lapa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takan bahwa analisi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dilakukan dalam tiga tahap yaitu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ksi data </w:t>
      </w:r>
      <w:r w:rsidRPr="007D6976">
        <w:rPr>
          <w:rFonts w:ascii="Times New Roman" w:eastAsia="DengXian" w:hAnsi="Times New Roman" w:cs="Times New Roman"/>
          <w:i/>
          <w:iCs/>
          <w:kern w:val="0"/>
          <w:lang w:val="id-ID"/>
          <w14:ligatures w14:val="none"/>
        </w:rPr>
        <w:t>(data r</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duct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w:t>
      </w:r>
      <w:r w:rsidRPr="007D6976">
        <w:rPr>
          <w:rFonts w:ascii="Times New Roman" w:eastAsia="DengXian" w:hAnsi="Times New Roman" w:cs="Times New Roman"/>
          <w:kern w:val="0"/>
          <w:lang w:val="id-ID"/>
          <w14:ligatures w14:val="none"/>
        </w:rPr>
        <w:t xml:space="preserve">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yajian data </w:t>
      </w:r>
      <w:r w:rsidRPr="007D6976">
        <w:rPr>
          <w:rFonts w:ascii="Times New Roman" w:eastAsia="DengXian" w:hAnsi="Times New Roman" w:cs="Times New Roman"/>
          <w:i/>
          <w:iCs/>
          <w:kern w:val="0"/>
          <w:lang w:val="id-ID"/>
          <w14:ligatures w14:val="none"/>
        </w:rPr>
        <w:t>(data display),</w:t>
      </w:r>
      <w:r w:rsidRPr="007D6976">
        <w:rPr>
          <w:rFonts w:ascii="Times New Roman" w:eastAsia="DengXian" w:hAnsi="Times New Roman" w:cs="Times New Roman"/>
          <w:kern w:val="0"/>
          <w:lang w:val="id-ID"/>
          <w14:ligatures w14:val="none"/>
        </w:rPr>
        <w:t xml:space="preserve">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mpulan/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fikasi </w:t>
      </w:r>
      <w:r w:rsidRPr="007D6976">
        <w:rPr>
          <w:rFonts w:ascii="Times New Roman" w:eastAsia="DengXian" w:hAnsi="Times New Roman" w:cs="Times New Roman"/>
          <w:i/>
          <w:iCs/>
          <w:kern w:val="0"/>
          <w:lang w:val="id-ID"/>
          <w14:ligatures w14:val="none"/>
        </w:rPr>
        <w:t>(c</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clus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 drawing/v</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ificat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n). </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dari tahapan-tahap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yait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w:t>
      </w:r>
    </w:p>
    <w:p w14:paraId="1CA9F93D" w14:textId="1BFD0A86" w:rsidR="007D6976" w:rsidRPr="007D6976" w:rsidRDefault="007D6976" w:rsidP="00D7024B">
      <w:pPr>
        <w:numPr>
          <w:ilvl w:val="0"/>
          <w:numId w:val="11"/>
        </w:numPr>
        <w:spacing w:line="259" w:lineRule="auto"/>
        <w:contextualSpacing/>
        <w:jc w:val="both"/>
        <w:rPr>
          <w:rFonts w:ascii="Times New Roman" w:eastAsia="DengXian" w:hAnsi="Times New Roman" w:cs="Times New Roman"/>
          <w:i/>
          <w:iCs/>
          <w:kern w:val="0"/>
          <w:lang w:val="id-ID"/>
          <w14:ligatures w14:val="none"/>
        </w:rPr>
      </w:pP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ksi Data </w:t>
      </w:r>
      <w:r w:rsidRPr="007D6976">
        <w:rPr>
          <w:rFonts w:ascii="Times New Roman" w:eastAsia="DengXian" w:hAnsi="Times New Roman" w:cs="Times New Roman"/>
          <w:i/>
          <w:iCs/>
          <w:kern w:val="0"/>
          <w:lang w:val="id-ID"/>
          <w14:ligatures w14:val="none"/>
        </w:rPr>
        <w:t>(Data R</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duct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w:t>
      </w:r>
    </w:p>
    <w:p w14:paraId="3FCB643D" w14:textId="4CFD9E75" w:rsidR="007D6976" w:rsidRPr="007D6976" w:rsidRDefault="007D6976" w:rsidP="007D6976">
      <w:pPr>
        <w:spacing w:after="0" w:line="480" w:lineRule="auto"/>
        <w:ind w:left="108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ada tahap in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 dilakukan,</w:t>
      </w:r>
    </w:p>
    <w:p w14:paraId="78D15225" w14:textId="3423C6AA" w:rsidR="007D6976" w:rsidRPr="007D6976" w:rsidRDefault="007D6976" w:rsidP="007D6976">
      <w:pPr>
        <w:spacing w:after="0" w:line="48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tat ul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dan rinci hasil wawancara dan catatan dilapangan yang dibu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ksi data maksudnya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h data yang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ata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i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fikasi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y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ng dari hasil wawancar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didapatkan gambaran yang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 Dari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ah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di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sikan.</w:t>
      </w:r>
    </w:p>
    <w:p w14:paraId="11495B6B" w14:textId="3A8F9FCD" w:rsidR="007D6976" w:rsidRPr="007D6976" w:rsidRDefault="007D6976" w:rsidP="00D7024B">
      <w:pPr>
        <w:numPr>
          <w:ilvl w:val="0"/>
          <w:numId w:val="11"/>
        </w:numPr>
        <w:spacing w:after="0"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yajian Data </w:t>
      </w:r>
      <w:r w:rsidRPr="007D6976">
        <w:rPr>
          <w:rFonts w:ascii="Times New Roman" w:eastAsia="DengXian" w:hAnsi="Times New Roman" w:cs="Times New Roman"/>
          <w:i/>
          <w:iCs/>
          <w:kern w:val="0"/>
          <w:lang w:val="id-ID"/>
          <w14:ligatures w14:val="none"/>
        </w:rPr>
        <w:t>(Data Display)</w:t>
      </w:r>
    </w:p>
    <w:p w14:paraId="4644C2A8" w14:textId="527DD411" w:rsidR="007D6976" w:rsidRPr="007D6976" w:rsidRDefault="007D6976" w:rsidP="007D6976">
      <w:pPr>
        <w:spacing w:line="480" w:lineRule="auto"/>
        <w:ind w:left="720"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ata 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ksi, tahap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nya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playkan dat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jikan data ata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jikan dat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jian data dilaku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su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ng atau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k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in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k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dalam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 naratif.</w:t>
      </w:r>
    </w:p>
    <w:p w14:paraId="56EC7601" w14:textId="77777777" w:rsidR="007D6976" w:rsidRPr="007D6976" w:rsidRDefault="007D6976" w:rsidP="007D6976">
      <w:pPr>
        <w:spacing w:line="259" w:lineRule="auto"/>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br w:type="page"/>
      </w:r>
    </w:p>
    <w:p w14:paraId="4877EF70" w14:textId="77777777" w:rsidR="007D6976" w:rsidRPr="007D6976" w:rsidRDefault="007D6976" w:rsidP="007D6976">
      <w:pPr>
        <w:spacing w:line="480" w:lineRule="auto"/>
        <w:ind w:left="720" w:firstLine="360"/>
        <w:jc w:val="both"/>
        <w:rPr>
          <w:rFonts w:ascii="Times New Roman" w:eastAsia="DengXian" w:hAnsi="Times New Roman" w:cs="Times New Roman"/>
          <w:kern w:val="0"/>
          <w:lang w:val="id-ID"/>
          <w14:ligatures w14:val="none"/>
        </w:rPr>
      </w:pPr>
    </w:p>
    <w:p w14:paraId="3C2964D1" w14:textId="15DAF978" w:rsidR="007D6976" w:rsidRPr="007D6976" w:rsidRDefault="007D6976" w:rsidP="00D7024B">
      <w:pPr>
        <w:numPr>
          <w:ilvl w:val="0"/>
          <w:numId w:val="11"/>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mpulan/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fikasi </w:t>
      </w:r>
      <w:r w:rsidRPr="007D6976">
        <w:rPr>
          <w:rFonts w:ascii="Times New Roman" w:eastAsia="DengXian" w:hAnsi="Times New Roman" w:cs="Times New Roman"/>
          <w:i/>
          <w:iCs/>
          <w:kern w:val="0"/>
          <w:lang w:val="id-ID"/>
          <w14:ligatures w14:val="none"/>
        </w:rPr>
        <w:t>(C</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clus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 Drawing/V</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ificati</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w:t>
      </w:r>
    </w:p>
    <w:p w14:paraId="1B0D8A8F" w14:textId="00D48B18" w:rsidR="007D6976" w:rsidRPr="007D6976" w:rsidRDefault="007D6976" w:rsidP="007D6976">
      <w:pPr>
        <w:spacing w:line="480" w:lineRule="auto"/>
        <w:ind w:left="720"/>
        <w:jc w:val="both"/>
        <w:rPr>
          <w:rFonts w:ascii="Times New Roman" w:eastAsia="DengXian" w:hAnsi="Times New Roman" w:cs="Times New Roman"/>
          <w:kern w:val="0"/>
          <w:lang w:val="id-ID"/>
          <w14:ligatures w14:val="none"/>
        </w:rPr>
        <w:sectPr w:rsidR="007D6976" w:rsidRPr="007D6976" w:rsidSect="007D6976">
          <w:headerReference w:type="default" r:id="rId15"/>
          <w:pgSz w:w="11906" w:h="16838" w:code="9"/>
          <w:pgMar w:top="2268" w:right="1701" w:bottom="1701" w:left="2268" w:header="706" w:footer="706" w:gutter="0"/>
          <w:pgNumType w:start="23"/>
          <w:cols w:space="708"/>
          <w:titlePg/>
          <w:docGrid w:linePitch="360"/>
        </w:sectPr>
      </w:pPr>
      <w:r w:rsidRPr="007D6976">
        <w:rPr>
          <w:rFonts w:ascii="Times New Roman" w:eastAsia="DengXian" w:hAnsi="Times New Roman" w:cs="Times New Roman"/>
          <w:kern w:val="0"/>
          <w:lang w:val="id-ID"/>
          <w14:ligatures w14:val="none"/>
        </w:rPr>
        <w:t xml:space="preserve">     Tahap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khir yait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impul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da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 dat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susun atau disajikan.</w:t>
      </w:r>
    </w:p>
    <w:p w14:paraId="71894140" w14:textId="77777777" w:rsidR="007D6976" w:rsidRPr="007D6976" w:rsidRDefault="007D6976" w:rsidP="007D6976">
      <w:pPr>
        <w:spacing w:after="0" w:line="480" w:lineRule="auto"/>
        <w:jc w:val="center"/>
        <w:outlineLvl w:val="0"/>
        <w:rPr>
          <w:rFonts w:ascii="Times New Roman" w:eastAsia="DengXian" w:hAnsi="Times New Roman" w:cs="Times New Roman"/>
          <w:b/>
          <w:bCs/>
          <w:kern w:val="0"/>
          <w:lang w:val="id-ID" w:eastAsia="zh-CN"/>
          <w14:ligatures w14:val="none"/>
        </w:rPr>
      </w:pPr>
      <w:bookmarkStart w:id="34" w:name="_Toc200961186"/>
      <w:r w:rsidRPr="007D6976">
        <w:rPr>
          <w:rFonts w:ascii="Times New Roman" w:eastAsia="DengXian" w:hAnsi="Times New Roman" w:cs="Times New Roman"/>
          <w:b/>
          <w:bCs/>
          <w:kern w:val="0"/>
          <w:lang w:val="id-ID" w:eastAsia="zh-CN"/>
          <w14:ligatures w14:val="none"/>
        </w:rPr>
        <w:lastRenderedPageBreak/>
        <w:t xml:space="preserve">BAB IV </w:t>
      </w:r>
      <w:r w:rsidRPr="007D6976">
        <w:rPr>
          <w:rFonts w:ascii="Times New Roman" w:eastAsia="DengXian" w:hAnsi="Times New Roman" w:cs="Times New Roman"/>
          <w:b/>
          <w:bCs/>
          <w:kern w:val="0"/>
          <w:lang w:val="id-ID" w:eastAsia="zh-CN"/>
          <w14:ligatures w14:val="none"/>
        </w:rPr>
        <w:br/>
        <w:t>HASIL DAN PEMBAHASAN</w:t>
      </w:r>
      <w:bookmarkEnd w:id="34"/>
    </w:p>
    <w:p w14:paraId="39992205" w14:textId="77777777" w:rsidR="007D6976" w:rsidRPr="007D6976" w:rsidRDefault="007D6976" w:rsidP="007D6976">
      <w:pPr>
        <w:spacing w:line="259" w:lineRule="auto"/>
        <w:rPr>
          <w:rFonts w:ascii="Times New Roman" w:eastAsia="DengXian" w:hAnsi="Times New Roman" w:cs="Times New Roman"/>
          <w:b/>
          <w:bCs/>
          <w:kern w:val="0"/>
          <w:lang w:val="id-ID"/>
          <w14:ligatures w14:val="none"/>
        </w:rPr>
      </w:pPr>
    </w:p>
    <w:p w14:paraId="42BAF7B4"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35" w:name="_Toc200961187"/>
      <w:r w:rsidRPr="007D6976">
        <w:rPr>
          <w:rFonts w:ascii="Times New Roman" w:eastAsia="DengXian" w:hAnsi="Times New Roman" w:cs="Times New Roman"/>
          <w:b/>
          <w:bCs/>
          <w:kern w:val="0"/>
          <w:lang w:val="id-ID"/>
          <w14:ligatures w14:val="none"/>
        </w:rPr>
        <w:t>4.1. Gambaran Umum LAZ DPU Kaltim</w:t>
      </w:r>
      <w:bookmarkEnd w:id="35"/>
    </w:p>
    <w:p w14:paraId="19BD7EB9" w14:textId="482A1100" w:rsidR="007D6976" w:rsidRPr="007D6976" w:rsidRDefault="007D6976" w:rsidP="007D6976">
      <w:pPr>
        <w:spacing w:line="480" w:lineRule="auto"/>
        <w:jc w:val="both"/>
        <w:rPr>
          <w:rFonts w:ascii="Times New Roman" w:eastAsia="DengXian" w:hAnsi="Times New Roman" w:cs="Times New Roman"/>
          <w:kern w:val="0"/>
          <w:lang w:val="id-ID"/>
          <w14:ligatures w14:val="none"/>
        </w:rPr>
        <w:sectPr w:rsidR="007D6976" w:rsidRPr="007D6976" w:rsidSect="007D6976">
          <w:headerReference w:type="default" r:id="rId16"/>
          <w:footerReference w:type="default" r:id="rId17"/>
          <w:pgSz w:w="11906" w:h="16838" w:code="9"/>
          <w:pgMar w:top="2268" w:right="1701" w:bottom="1701" w:left="2268" w:header="706" w:footer="706" w:gutter="0"/>
          <w:pgNumType w:start="29"/>
          <w:cols w:space="708"/>
          <w:docGrid w:linePitch="360"/>
        </w:sectPr>
      </w:pPr>
      <w:r w:rsidRPr="007D6976">
        <w:rPr>
          <w:rFonts w:ascii="Times New Roman" w:eastAsia="DengXian" w:hAnsi="Times New Roman" w:cs="Times New Roman"/>
          <w:b/>
          <w:bCs/>
          <w:kern w:val="0"/>
          <w:lang w:val="id-ID"/>
          <w14:ligatures w14:val="none"/>
        </w:rPr>
        <w:tab/>
      </w:r>
      <w:r w:rsidRPr="007D6976">
        <w:rPr>
          <w:rFonts w:ascii="Times New Roman" w:eastAsia="DengXian" w:hAnsi="Times New Roman" w:cs="Times New Roman"/>
          <w:kern w:val="0"/>
          <w:lang w:val="id-ID"/>
          <w14:ligatures w14:val="none"/>
        </w:rPr>
        <w:t>Dan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Ummat adalah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di Kalimantan Timur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hidmat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yaan ummat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an. DPU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sah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an masyarakat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ksimalkan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i zakat, infaq, shadaqah, dan wakaf (ZISWAF)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dan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lainnya bai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sahaan, maupu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w:t>
      </w:r>
      <w:r w:rsidRPr="007D6976">
        <w:rPr>
          <w:rFonts w:ascii="Times New Roman" w:eastAsia="DengXian" w:hAnsi="Times New Roman" w:cs="Times New Roman"/>
          <w:kern w:val="0"/>
          <w:lang w:val="id-ID"/>
          <w14:ligatures w14:val="none"/>
        </w:rPr>
        <w:br/>
        <w:t>LAZ Dan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Ummat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tuk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Yayasan Al-Ishlah di Samarinda pada tanggal 1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2001,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kan LAZ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ma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iri di Samarind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ayung hukum, DP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asi izi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dar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r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Agama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 Samarinda pada tanggal 5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2001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Mq.1-2c/BA.03.2/0866/2001. Gun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gk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mpun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yagunaan dana ZISWAF di Kalimantan Timur, maka pada tanggal 4 Juni 2007 LAZ DPU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b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Amil Zaka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nama Dan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Ummat Kalti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bahan ini dikukuh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kt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an pada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taris H. Muhammad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ard, SH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2 tanggal 13 Juli 2007.</w:t>
      </w:r>
      <w:r w:rsidRPr="007D6976">
        <w:rPr>
          <w:rFonts w:ascii="Times New Roman" w:eastAsia="DengXian" w:hAnsi="Times New Roman" w:cs="Times New Roman"/>
          <w:color w:val="000000"/>
          <w:kern w:val="0"/>
          <w:shd w:val="clear" w:color="auto" w:fill="FFFFFF"/>
          <w:lang w:val="id-ID"/>
          <w14:ligatures w14:val="none"/>
        </w:rPr>
        <w:t xml:space="preserve">  K</w:t>
      </w:r>
      <w:r w:rsidR="00D7024B">
        <w:rPr>
          <w:rFonts w:ascii="Times New Roman" w:eastAsia="DengXian" w:hAnsi="Times New Roman" w:cs="Times New Roman"/>
          <w:color w:val="000000"/>
          <w:kern w:val="0"/>
          <w:shd w:val="clear" w:color="auto" w:fill="FFFFFF"/>
          <w:lang w:val="id-ID"/>
          <w14:ligatures w14:val="none"/>
        </w:rPr>
        <w:t>e</w:t>
      </w:r>
      <w:r w:rsidR="00D7024B" w:rsidRPr="00D7024B">
        <w:rPr>
          <w:rFonts w:ascii="Taken by Vultures Alternates De" w:eastAsia="DengXian" w:hAnsi="Taken by Vultures Alternates De" w:cs="Times New Roman"/>
          <w:color w:val="000000"/>
          <w:spacing w:val="-20"/>
          <w:w w:val="1"/>
          <w:kern w:val="0"/>
          <w:sz w:val="6"/>
          <w:shd w:val="clear" w:color="auto" w:fill="FFFFFF"/>
          <w:lang w:val="id-ID"/>
          <w14:ligatures w14:val="none"/>
        </w:rPr>
        <w:t>ì</w:t>
      </w:r>
      <w:r w:rsidRPr="007D6976">
        <w:rPr>
          <w:rFonts w:ascii="Times New Roman" w:eastAsia="DengXian" w:hAnsi="Times New Roman" w:cs="Times New Roman"/>
          <w:color w:val="000000"/>
          <w:kern w:val="0"/>
          <w:shd w:val="clear" w:color="auto" w:fill="FFFFFF"/>
          <w:lang w:val="id-ID"/>
          <w14:ligatures w14:val="none"/>
        </w:rPr>
        <w:t xml:space="preserve">mudian </w:t>
      </w:r>
      <w:r w:rsidRPr="007D6976">
        <w:rPr>
          <w:rFonts w:ascii="Times New Roman" w:eastAsia="DengXian" w:hAnsi="Times New Roman" w:cs="Times New Roman"/>
          <w:kern w:val="0"/>
          <w:lang w:val="id-ID"/>
          <w14:ligatures w14:val="none"/>
        </w:rPr>
        <w:t>19 Juni 2013 Yayasan DPU Kaltim y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 LAZ DPU Kaltim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m cabang yaitu Samarinda, Kukar, Pa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utim, PPU d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u. Dan pada Bulan Agustus 2016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izi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mi dar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Z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2016 – 2021.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pada tahun 2017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S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w:t>
      </w:r>
    </w:p>
    <w:p w14:paraId="15B339E1" w14:textId="18C7C44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RI 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t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l Pajak “Zak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r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asil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Pajak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11/PJ/2017.</w:t>
      </w:r>
    </w:p>
    <w:p w14:paraId="17C028D5" w14:textId="2E0FB78E"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i lanjutkan pad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2021 Sur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tus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Agam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blik I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Z skal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panjangan iji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933 Tahun 2021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anjangan izi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Z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2021 – 2026.</w:t>
      </w:r>
    </w:p>
    <w:p w14:paraId="41EB40C8" w14:textId="664BE76C" w:rsidR="007D6976" w:rsidRPr="007D6976" w:rsidRDefault="007D6976" w:rsidP="007D6976">
      <w:pPr>
        <w:spacing w:line="480" w:lineRule="auto"/>
        <w:ind w:firstLine="720"/>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unyai visi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nil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usia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diri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pai vi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iliki misi yaitu : </w:t>
      </w:r>
    </w:p>
    <w:p w14:paraId="7921047B" w14:textId="15CA61FC" w:rsidR="007D6976" w:rsidRPr="007D6976" w:rsidRDefault="007D6976" w:rsidP="00D7024B">
      <w:pPr>
        <w:numPr>
          <w:ilvl w:val="0"/>
          <w:numId w:val="1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kan kualitas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yani umm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an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unggul.</w:t>
      </w:r>
    </w:p>
    <w:p w14:paraId="02B5DBFF" w14:textId="685E556E" w:rsidR="007D6976" w:rsidRPr="007D6976" w:rsidRDefault="007D6976" w:rsidP="00D7024B">
      <w:pPr>
        <w:numPr>
          <w:ilvl w:val="0"/>
          <w:numId w:val="1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an ummat untu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ya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an.</w:t>
      </w:r>
    </w:p>
    <w:p w14:paraId="15C57C1D" w14:textId="5864F020" w:rsidR="007D6976" w:rsidRPr="007D6976" w:rsidRDefault="007D6976" w:rsidP="00D7024B">
      <w:pPr>
        <w:numPr>
          <w:ilvl w:val="0"/>
          <w:numId w:val="12"/>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yagunakan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si masyarak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t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dirian ummat.</w:t>
      </w:r>
    </w:p>
    <w:p w14:paraId="54371A09" w14:textId="2D2854B3"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Z DPU Kaltim jug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g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4 bidang yaitu bid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himpunan, bidang HRD d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bidang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dan bid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ma tugas untuk bid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mpunan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mpunan zakat, infa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dan dan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lainnya dari muzakk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ka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li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z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yan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uzakk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daklanjuti c</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lain dari muzakki,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k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in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di Kalimantan Timur.</w:t>
      </w:r>
    </w:p>
    <w:p w14:paraId="60EEB045" w14:textId="4907486F"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Bid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yaitu bidang HRD d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cang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k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ru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untuk karyawan da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w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i ca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wai y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nilai-nilai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uh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z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pkan indika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KPI)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kuk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aluasi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karyaw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l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sur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rat,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mi, dan arsip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su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ukung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s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da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kajian, salat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maah,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ni.</w:t>
      </w:r>
    </w:p>
    <w:p w14:paraId="3FED4193" w14:textId="13F8C580"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id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ga yaitu bidang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r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tas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uhan mustahik dan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i wilayah di Kalimantan Timur.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rui databa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mustahi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l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tau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la untuk pimpinan,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tur, dan publi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la untuk pimpinan,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tur, dan publi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CSR (C</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ial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ibility)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sam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sahaan.</w:t>
      </w:r>
    </w:p>
    <w:p w14:paraId="0BF97D92" w14:textId="79790BE4"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lu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khir yaitu bid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yait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iapkan stra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su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na tahun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kuk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aluasi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n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z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sy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 akuntans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su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dan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iapk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w:t>
      </w:r>
    </w:p>
    <w:p w14:paraId="7D53035B" w14:textId="3EC66401" w:rsidR="007D6976" w:rsidRPr="007D6976" w:rsidRDefault="007D6976" w:rsidP="007D6976">
      <w:pPr>
        <w:spacing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Z DPU Kaltim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aman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di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 Samarind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vinsi Kalimantan Timur, dalam </w:t>
      </w:r>
      <w:r w:rsidRPr="007D6976">
        <w:rPr>
          <w:rFonts w:ascii="Times New Roman" w:eastAsia="DengXian" w:hAnsi="Times New Roman" w:cs="Times New Roman"/>
          <w:kern w:val="0"/>
          <w:lang w:val="id-ID"/>
          <w14:ligatures w14:val="none"/>
        </w:rPr>
        <w:lastRenderedPageBreak/>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an tugas masing-masing bid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ur LAZ DPU Kaltim dibantu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LAZ DPU Kaltim,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nya:</w:t>
      </w:r>
    </w:p>
    <w:p w14:paraId="74B4B889" w14:textId="2C3918E0" w:rsidR="007D6976" w:rsidRPr="007D6976" w:rsidRDefault="007D6976" w:rsidP="00D7024B">
      <w:pPr>
        <w:numPr>
          <w:ilvl w:val="0"/>
          <w:numId w:val="1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mpunan</w:t>
      </w:r>
    </w:p>
    <w:p w14:paraId="541850FC" w14:textId="5ABB58AE" w:rsidR="007D6976" w:rsidRPr="007D6976" w:rsidRDefault="007D6976" w:rsidP="00D7024B">
      <w:pPr>
        <w:numPr>
          <w:ilvl w:val="0"/>
          <w:numId w:val="1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 HRD d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w:t>
      </w:r>
    </w:p>
    <w:p w14:paraId="43E7BF12" w14:textId="06FBDBCF" w:rsidR="007D6976" w:rsidRPr="007D6976" w:rsidRDefault="007D6976" w:rsidP="00D7024B">
      <w:pPr>
        <w:numPr>
          <w:ilvl w:val="0"/>
          <w:numId w:val="1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w:t>
      </w:r>
    </w:p>
    <w:p w14:paraId="2C99E21E" w14:textId="71ADD48A" w:rsidR="007D6976" w:rsidRPr="007D6976" w:rsidRDefault="007D6976" w:rsidP="00D7024B">
      <w:pPr>
        <w:numPr>
          <w:ilvl w:val="0"/>
          <w:numId w:val="13"/>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w:t>
      </w:r>
    </w:p>
    <w:p w14:paraId="268464CD" w14:textId="00C8A89F" w:rsidR="007D6976" w:rsidRPr="007D6976" w:rsidRDefault="007D6976" w:rsidP="007D6976">
      <w:pPr>
        <w:spacing w:after="0" w:line="480" w:lineRule="auto"/>
        <w:ind w:left="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hir pada tahun 2007,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Amil Zakat Dan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li Ummat </w:t>
      </w:r>
    </w:p>
    <w:p w14:paraId="401BE663" w14:textId="20513FD9" w:rsidR="007D6976" w:rsidRPr="007D6976" w:rsidRDefault="007D6976" w:rsidP="007D6976">
      <w:pPr>
        <w:spacing w:after="0"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si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k dalam lima pil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dupan yaitu:</w:t>
      </w:r>
    </w:p>
    <w:p w14:paraId="09623C9C" w14:textId="301B3804" w:rsidR="007D6976" w:rsidRPr="007D6976" w:rsidRDefault="007D6976" w:rsidP="00D7024B">
      <w:pPr>
        <w:numPr>
          <w:ilvl w:val="0"/>
          <w:numId w:val="16"/>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li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w:t>
      </w:r>
    </w:p>
    <w:p w14:paraId="18BBDB94" w14:textId="5C51582D" w:rsidR="007D6976" w:rsidRPr="007D6976" w:rsidRDefault="007D6976" w:rsidP="00D7024B">
      <w:pPr>
        <w:numPr>
          <w:ilvl w:val="0"/>
          <w:numId w:val="16"/>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dikan</w:t>
      </w:r>
    </w:p>
    <w:p w14:paraId="79E38B5D" w14:textId="05F6C027" w:rsidR="007D6976" w:rsidRPr="007D6976" w:rsidRDefault="007D6976" w:rsidP="00D7024B">
      <w:pPr>
        <w:numPr>
          <w:ilvl w:val="0"/>
          <w:numId w:val="16"/>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tan</w:t>
      </w:r>
    </w:p>
    <w:p w14:paraId="29665D62" w14:textId="2FA1831D" w:rsidR="007D6976" w:rsidRPr="007D6976" w:rsidRDefault="007D6976" w:rsidP="00D7024B">
      <w:pPr>
        <w:numPr>
          <w:ilvl w:val="0"/>
          <w:numId w:val="16"/>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usiaan</w:t>
      </w:r>
    </w:p>
    <w:p w14:paraId="57192FF9" w14:textId="06AA39DF" w:rsidR="007D6976" w:rsidRPr="007D6976" w:rsidRDefault="007D6976" w:rsidP="00D7024B">
      <w:pPr>
        <w:numPr>
          <w:ilvl w:val="0"/>
          <w:numId w:val="16"/>
        </w:numPr>
        <w:spacing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Dakwah</w:t>
      </w:r>
    </w:p>
    <w:p w14:paraId="7C524636"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36" w:name="_Toc200961188"/>
      <w:r w:rsidRPr="007D6976">
        <w:rPr>
          <w:rFonts w:ascii="Times New Roman" w:eastAsia="DengXian" w:hAnsi="Times New Roman" w:cs="Times New Roman"/>
          <w:b/>
          <w:bCs/>
          <w:kern w:val="0"/>
          <w:lang w:val="id-ID"/>
          <w14:ligatures w14:val="none"/>
        </w:rPr>
        <w:t>4.2. Analisis Penelitian</w:t>
      </w:r>
      <w:bookmarkEnd w:id="36"/>
      <w:r w:rsidRPr="007D6976">
        <w:rPr>
          <w:rFonts w:ascii="Times New Roman" w:eastAsia="DengXian" w:hAnsi="Times New Roman" w:cs="Times New Roman"/>
          <w:b/>
          <w:bCs/>
          <w:kern w:val="0"/>
          <w:lang w:val="id-ID"/>
          <w14:ligatures w14:val="none"/>
        </w:rPr>
        <w:t xml:space="preserve"> </w:t>
      </w:r>
    </w:p>
    <w:p w14:paraId="7B5C6EE3"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37" w:name="_Toc200961189"/>
      <w:r w:rsidRPr="007D6976">
        <w:rPr>
          <w:rFonts w:ascii="Times New Roman" w:eastAsia="DengXian" w:hAnsi="Times New Roman" w:cs="Times New Roman"/>
          <w:b/>
          <w:bCs/>
          <w:kern w:val="0"/>
          <w:lang w:val="id-ID"/>
          <w14:ligatures w14:val="none"/>
        </w:rPr>
        <w:t xml:space="preserve">4.2.1. </w:t>
      </w:r>
      <w:r w:rsidRPr="007D6976">
        <w:rPr>
          <w:rFonts w:ascii="Times New Roman" w:eastAsia="DengXian" w:hAnsi="Times New Roman" w:cs="Times New Roman"/>
          <w:b/>
          <w:bCs/>
          <w:kern w:val="0"/>
          <w:lang w:val="id-ID"/>
          <w14:ligatures w14:val="none"/>
        </w:rPr>
        <w:tab/>
        <w:t>Bentuk pertanggungjawaban LAZ DPU Kaltim terhadap Allah.</w:t>
      </w:r>
      <w:bookmarkEnd w:id="37"/>
    </w:p>
    <w:p w14:paraId="2417029D" w14:textId="4295FCEE"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tuga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Amil Zakat,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kan Al Qur’an dan hadit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ndasan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 utam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uh pada fatwa MUI (M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s Ulama I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 dan juga aturan 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ra yaitu undang-undang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23 Tahun 2011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an Zakat. </w:t>
      </w:r>
    </w:p>
    <w:p w14:paraId="21CBF629" w14:textId="44EC475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LAZ DPU Kaltim jug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pada pil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dupan masyarakat salah satunya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Dakwah y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ntias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uku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w:t>
      </w:r>
      <w:r w:rsidRPr="007D6976">
        <w:rPr>
          <w:rFonts w:ascii="Times New Roman" w:eastAsia="DengXian" w:hAnsi="Times New Roman" w:cs="Times New Roman"/>
          <w:kern w:val="0"/>
          <w:lang w:val="id-ID"/>
          <w14:ligatures w14:val="none"/>
        </w:rPr>
        <w:lastRenderedPageBreak/>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ji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upa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ngu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u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man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qwaan masyarakat khususnya muallaf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kwah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n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car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fl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masjid-masjid.</w:t>
      </w:r>
    </w:p>
    <w:p w14:paraId="28AF546B"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38" w:name="_Toc200961190"/>
      <w:r w:rsidRPr="007D6976">
        <w:rPr>
          <w:rFonts w:ascii="Times New Roman" w:eastAsia="DengXian" w:hAnsi="Times New Roman" w:cs="Times New Roman"/>
          <w:b/>
          <w:bCs/>
          <w:kern w:val="0"/>
          <w:lang w:val="id-ID"/>
          <w14:ligatures w14:val="none"/>
        </w:rPr>
        <w:t xml:space="preserve">4.2.2 </w:t>
      </w:r>
      <w:r w:rsidRPr="007D6976">
        <w:rPr>
          <w:rFonts w:ascii="Times New Roman" w:eastAsia="DengXian" w:hAnsi="Times New Roman" w:cs="Times New Roman"/>
          <w:b/>
          <w:bCs/>
          <w:kern w:val="0"/>
          <w:lang w:val="id-ID"/>
          <w14:ligatures w14:val="none"/>
        </w:rPr>
        <w:tab/>
        <w:t>Bentuk pertanggungjawaban LAZ DPU Kaltim terhadap manusia</w:t>
      </w:r>
      <w:bookmarkEnd w:id="38"/>
    </w:p>
    <w:p w14:paraId="69465852" w14:textId="77777777" w:rsidR="007D6976" w:rsidRPr="007D6976" w:rsidRDefault="007D6976" w:rsidP="007D6976">
      <w:pPr>
        <w:spacing w:line="480" w:lineRule="auto"/>
        <w:jc w:val="both"/>
        <w:rPr>
          <w:rFonts w:ascii="Times New Roman" w:eastAsia="DengXian" w:hAnsi="Times New Roman" w:cs="Times New Roman"/>
          <w:b/>
          <w:bCs/>
          <w:i/>
          <w:iCs/>
          <w:kern w:val="0"/>
          <w:lang w:val="id-ID"/>
          <w14:ligatures w14:val="none"/>
        </w:rPr>
      </w:pPr>
      <w:r w:rsidRPr="007D6976">
        <w:rPr>
          <w:rFonts w:ascii="Times New Roman" w:eastAsia="DengXian" w:hAnsi="Times New Roman" w:cs="Times New Roman"/>
          <w:b/>
          <w:bCs/>
          <w:i/>
          <w:iCs/>
          <w:kern w:val="0"/>
          <w:lang w:val="id-ID"/>
          <w14:ligatures w14:val="none"/>
        </w:rPr>
        <w:t>1.) Direct stakeholders</w:t>
      </w:r>
    </w:p>
    <w:p w14:paraId="4AB73E9F" w14:textId="7CDD722F"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 Tanggung jawab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pimpinan/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w:t>
      </w:r>
    </w:p>
    <w:p w14:paraId="72EA24C3" w14:textId="68C0900B"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 masing-masing bidang di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tanggungjawabnya, Tidak hanya dituju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mpinan LAZ DPU Kaltim,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 Syari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pi ada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yang diinput didalam si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ma SIMBA atau Si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yang dituju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BAZNA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satu bul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dan juga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6 dan 12 bul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ali. </w:t>
      </w:r>
    </w:p>
    <w:p w14:paraId="1B91463A" w14:textId="0C09B15B"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kuat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hara Yayasan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LAZ DPU Kaltim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gai pihak atasan yak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bulan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BAZNAS yaitu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SIMB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yang akan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ks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6 bulan dan 12 bul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Dan juga dilakuk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5 tahu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al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gu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anjang Sur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tus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Agam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blik I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Z skal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panjangan iji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5 tahu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Dan dalam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Audit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s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LAZ DPU dilaku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audit syariah dan sud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audit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ikat Wajar Tanpa </w:t>
      </w:r>
      <w:r w:rsidRPr="007D6976">
        <w:rPr>
          <w:rFonts w:ascii="Times New Roman" w:eastAsia="DengXian" w:hAnsi="Times New Roman" w:cs="Times New Roman"/>
          <w:kern w:val="0"/>
          <w:lang w:val="id-ID"/>
          <w14:ligatures w14:val="none"/>
        </w:rPr>
        <w:lastRenderedPageBreak/>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ualian atau WTP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ak 2017.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LAZ DPU Kaltim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tahun.</w:t>
      </w:r>
    </w:p>
    <w:p w14:paraId="2F3FDC70" w14:textId="45E61155"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 Tanggungjawab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 dana (muzakki)</w:t>
      </w:r>
    </w:p>
    <w:p w14:paraId="3FF88576" w14:textId="31CA5DFD"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Dar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saat muzakk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yar zakat, infaq,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kwitansi zak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ukti bahwa dana zaka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ma. Bukti transaksi juga akan dikirim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ami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uzakk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lui whatsApp. </w:t>
      </w:r>
    </w:p>
    <w:p w14:paraId="3C24D25D" w14:textId="2156DB01"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LAZ DPU Kaltim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k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si hasil da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ibusian dana ZIS dari muzakk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Instagram dan juga w</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LAZ DPU Kaltim.</w:t>
      </w:r>
    </w:p>
    <w:p w14:paraId="6BA71319" w14:textId="0CFF62F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C) Tanggungjawab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mil</w:t>
      </w:r>
    </w:p>
    <w:p w14:paraId="039493B5" w14:textId="10B1C779"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jakan upah am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 LAZ DPU Kalti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up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mil diambilkan dari 12,5% dana ZIS yang d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jug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hak amil.</w:t>
      </w:r>
    </w:p>
    <w:p w14:paraId="75F33056" w14:textId="2ADDC966"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Tanggungjawab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mil (staf) tidak ha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jak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upah. Namun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jakan dalam h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training). Dalam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LAZ DPU Kaltim it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para amil dari masing-masing bid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mingg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bulan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tahunny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tam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Si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SIMBA) dari BAZNAS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ru dan harus di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bulanny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but dilaksna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BAZNA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zakat yang ad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LAZ DPU Kaltim gun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cark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bulannya.</w:t>
      </w:r>
    </w:p>
    <w:p w14:paraId="0D924C2E" w14:textId="7777777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b/>
          <w:bCs/>
          <w:i/>
          <w:iCs/>
          <w:kern w:val="0"/>
          <w:lang w:val="id-ID"/>
          <w14:ligatures w14:val="none"/>
        </w:rPr>
        <w:lastRenderedPageBreak/>
        <w:t>2.) Indirect stakeholders</w:t>
      </w:r>
    </w:p>
    <w:p w14:paraId="40813AC8" w14:textId="18C4E9C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 Tanggungjawab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ma manfaat (mustahik) </w:t>
      </w:r>
    </w:p>
    <w:p w14:paraId="38B8DBBB" w14:textId="67195A56"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unya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yaan z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lima pil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an yaitu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hat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dakw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usia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di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dany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diharap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uku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pain tar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Sustainab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 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l d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gai bidang.</w:t>
      </w:r>
    </w:p>
    <w:p w14:paraId="26D25CF1" w14:textId="160C582A"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Pada Pil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usiaan ad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ama yaitu </w:t>
      </w:r>
      <w:r w:rsidRPr="007D6976">
        <w:rPr>
          <w:rFonts w:ascii="Times New Roman" w:eastAsia="DengXian" w:hAnsi="Times New Roman" w:cs="Times New Roman"/>
          <w:i/>
          <w:iCs/>
          <w:kern w:val="0"/>
          <w:lang w:val="id-ID"/>
          <w14:ligatures w14:val="none"/>
        </w:rPr>
        <w:t>Santunan P</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duli Dhuafa</w:t>
      </w:r>
      <w:r w:rsidRPr="007D6976">
        <w:rPr>
          <w:rFonts w:ascii="Times New Roman" w:eastAsia="DengXian" w:hAnsi="Times New Roman" w:cs="Times New Roman"/>
          <w:kern w:val="0"/>
          <w:lang w:val="id-ID"/>
          <w14:ligatures w14:val="none"/>
        </w:rPr>
        <w:t>, dalam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kan bantu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usi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fakir dan miskin yang sudah tidak lag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ktif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fak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usia, sakit atau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puh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ha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tung pada bantu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mawan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lai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bahan makan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dan atau uang tuna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dilaksanakan ruti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bul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w:t>
      </w:r>
      <w:r w:rsidRPr="007D6976">
        <w:rPr>
          <w:rFonts w:ascii="Times New Roman" w:eastAsia="DengXian" w:hAnsi="Times New Roman" w:cs="Times New Roman"/>
          <w:i/>
          <w:iCs/>
          <w:kern w:val="0"/>
          <w:lang w:val="id-ID"/>
          <w14:ligatures w14:val="none"/>
        </w:rPr>
        <w:t>B</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dah Rumah Dhuafa</w:t>
      </w:r>
      <w:r w:rsidRPr="007D6976">
        <w:rPr>
          <w:rFonts w:ascii="Times New Roman" w:eastAsia="DengXian" w:hAnsi="Times New Roman" w:cs="Times New Roman"/>
          <w:kern w:val="0"/>
          <w:lang w:val="id-ID"/>
          <w14:ligatures w14:val="none"/>
        </w:rPr>
        <w: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k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asi rumah mustahik yang tidak layak,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asi yang dilaku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put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ikan MCK (mandi,cuci,kakus),  dapur d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at tidur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i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lakukan sur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umny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para amil LAZ DPU Kaltim.</w:t>
      </w:r>
    </w:p>
    <w:p w14:paraId="6F445261" w14:textId="2C157045"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Pada Pila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hatan ada </w:t>
      </w:r>
      <w:r w:rsidRPr="007D6976">
        <w:rPr>
          <w:rFonts w:ascii="Times New Roman" w:eastAsia="DengXian" w:hAnsi="Times New Roman" w:cs="Times New Roman"/>
          <w:i/>
          <w:iCs/>
          <w:kern w:val="0"/>
          <w:lang w:val="id-ID"/>
          <w14:ligatures w14:val="none"/>
        </w:rPr>
        <w:t>Layanan K</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hatan Lansia</w:t>
      </w:r>
      <w:r w:rsidRPr="007D6976">
        <w:rPr>
          <w:rFonts w:ascii="Times New Roman" w:eastAsia="DengXian" w:hAnsi="Times New Roman" w:cs="Times New Roman"/>
          <w:kern w:val="0"/>
          <w:lang w:val="id-ID"/>
          <w14:ligatures w14:val="none"/>
        </w:rPr>
        <w: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dituju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ara lansia dhuafa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 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t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grati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puti 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nan darah, gula darah, asam urat d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 Para Lansia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layanan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ultasi 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gratis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apat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tan. Dan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ada </w:t>
      </w:r>
      <w:r w:rsidRPr="007D6976">
        <w:rPr>
          <w:rFonts w:ascii="Times New Roman" w:eastAsia="DengXian" w:hAnsi="Times New Roman" w:cs="Times New Roman"/>
          <w:i/>
          <w:iCs/>
          <w:kern w:val="0"/>
          <w:lang w:val="id-ID"/>
          <w14:ligatures w14:val="none"/>
        </w:rPr>
        <w:t>M</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bil 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hat K</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liling</w:t>
      </w:r>
      <w:r w:rsidRPr="007D6976">
        <w:rPr>
          <w:rFonts w:ascii="Times New Roman" w:eastAsia="DengXian" w:hAnsi="Times New Roman" w:cs="Times New Roman"/>
          <w:kern w:val="0"/>
          <w:lang w:val="id-ID"/>
          <w14:ligatures w14:val="none"/>
        </w:rPr>
        <w:t xml:space="preserve"> ini adala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layanan gratis untuk antar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ut pas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dan layanan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l 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zah gratis.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tiga ada </w:t>
      </w:r>
      <w:r w:rsidRPr="007D6976">
        <w:rPr>
          <w:rFonts w:ascii="Times New Roman" w:eastAsia="DengXian" w:hAnsi="Times New Roman" w:cs="Times New Roman"/>
          <w:i/>
          <w:iCs/>
          <w:kern w:val="0"/>
          <w:lang w:val="id-ID"/>
          <w14:ligatures w14:val="none"/>
        </w:rPr>
        <w:t xml:space="preserve">Khitanan Massal </w:t>
      </w:r>
      <w:r w:rsidRPr="007D6976">
        <w:rPr>
          <w:rFonts w:ascii="Times New Roman" w:eastAsia="DengXian" w:hAnsi="Times New Roman" w:cs="Times New Roman"/>
          <w:i/>
          <w:iCs/>
          <w:kern w:val="0"/>
          <w:lang w:val="id-ID"/>
          <w14:ligatures w14:val="none"/>
        </w:rPr>
        <w:lastRenderedPageBreak/>
        <w:t>Dhuafa,</w:t>
      </w:r>
      <w:r w:rsidRPr="007D6976">
        <w:rPr>
          <w:rFonts w:ascii="Times New Roman" w:eastAsia="DengXian" w:hAnsi="Times New Roman" w:cs="Times New Roman"/>
          <w:kern w:val="0"/>
          <w:lang w:val="id-ID"/>
          <w14:ligatures w14:val="none"/>
        </w:rPr>
        <w:t xml:space="preserve"> Khitanan massal ditujukan untuk anak yatim dan dhuaf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layanan khit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gratis, anak-anak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bingkis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sarung, baju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i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uang santun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dilaksanakan pada saat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libur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atau libu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 Dan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khir ada </w:t>
      </w:r>
      <w:r w:rsidRPr="007D6976">
        <w:rPr>
          <w:rFonts w:ascii="Times New Roman" w:eastAsia="DengXian" w:hAnsi="Times New Roman" w:cs="Times New Roman"/>
          <w:i/>
          <w:iCs/>
          <w:kern w:val="0"/>
          <w:lang w:val="id-ID"/>
          <w14:ligatures w14:val="none"/>
        </w:rPr>
        <w:t>Layanan Air B</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sih</w:t>
      </w:r>
      <w:r w:rsidRPr="007D6976">
        <w:rPr>
          <w:rFonts w:ascii="Times New Roman" w:eastAsia="DengXian" w:hAnsi="Times New Roman" w:cs="Times New Roman"/>
          <w:kern w:val="0"/>
          <w:lang w:val="id-ID"/>
          <w14:ligatures w14:val="none"/>
        </w:rPr>
        <w:t>, Layanan Air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ih dituju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da</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h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ak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air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i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wa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t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r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 plant (WTP)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a air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i dan su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air di wilayah.</w:t>
      </w:r>
    </w:p>
    <w:p w14:paraId="2B19425C" w14:textId="3F832443"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ada Pilar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idikan ada </w:t>
      </w:r>
      <w:r w:rsidRPr="007D6976">
        <w:rPr>
          <w:rFonts w:ascii="Times New Roman" w:eastAsia="DengXian" w:hAnsi="Times New Roman" w:cs="Times New Roman"/>
          <w:i/>
          <w:iCs/>
          <w:kern w:val="0"/>
          <w:lang w:val="id-ID"/>
          <w14:ligatures w14:val="none"/>
        </w:rPr>
        <w:t>B</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asiswa Juara,</w:t>
      </w:r>
      <w:r w:rsidRPr="007D6976">
        <w:rPr>
          <w:rFonts w:ascii="Times New Roman" w:eastAsia="DengXian" w:hAnsi="Times New Roman" w:cs="Times New Roman"/>
          <w:kern w:val="0"/>
          <w:lang w:val="id-ID"/>
          <w14:ligatures w14:val="none"/>
        </w:rPr>
        <w:t xml:space="preserve"> </w:t>
      </w:r>
      <w:r w:rsidRPr="007D6976">
        <w:rPr>
          <w:rFonts w:ascii="Times New Roman" w:eastAsia="DengXian" w:hAnsi="Times New Roman" w:cs="Times New Roman"/>
          <w:i/>
          <w:iCs/>
          <w:kern w:val="0"/>
          <w:lang w:val="id-ID"/>
          <w14:ligatures w14:val="none"/>
        </w:rPr>
        <w:t xml:space="preserve"> </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siswa juara ditujukan untuk anak yatim dan dhuafaq us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SD, SMP dan SMA.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sisw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dana santun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dan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t skill untuk sisw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 manfa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in itu anak juga akan di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 aktivitas ibadah dan p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as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jar.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tua juga dilibatk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ruti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bulan. Dan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ada </w:t>
      </w:r>
      <w:r w:rsidRPr="007D6976">
        <w:rPr>
          <w:rFonts w:ascii="Times New Roman" w:eastAsia="DengXian" w:hAnsi="Times New Roman" w:cs="Times New Roman"/>
          <w:i/>
          <w:iCs/>
          <w:kern w:val="0"/>
          <w:lang w:val="id-ID"/>
          <w14:ligatures w14:val="none"/>
        </w:rPr>
        <w:t>C</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ia Anak N</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g</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i, </w:t>
      </w:r>
      <w:r w:rsidRPr="007D6976">
        <w:rPr>
          <w:rFonts w:ascii="Times New Roman" w:eastAsia="DengXian" w:hAnsi="Times New Roman" w:cs="Times New Roman"/>
          <w:kern w:val="0"/>
          <w:lang w:val="id-ID"/>
          <w14:ligatures w14:val="none"/>
        </w:rPr>
        <w:t>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 Anak 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C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k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pa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di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ta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tu, buku tulis, dan alat tuli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nak yatim dan dhuaf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dilaksanakan pada saat libur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w:t>
      </w:r>
    </w:p>
    <w:p w14:paraId="0313854A" w14:textId="0DD96451"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ada Pilar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sial Dakwah ada </w:t>
      </w:r>
      <w:r w:rsidRPr="007D6976">
        <w:rPr>
          <w:rFonts w:ascii="Times New Roman" w:eastAsia="DengXian" w:hAnsi="Times New Roman" w:cs="Times New Roman"/>
          <w:i/>
          <w:iCs/>
          <w:kern w:val="0"/>
          <w:lang w:val="id-ID"/>
          <w14:ligatures w14:val="none"/>
        </w:rPr>
        <w:t>Rumah Qur’an Tahsin</w:t>
      </w:r>
      <w:r w:rsidRPr="007D6976">
        <w:rPr>
          <w:rFonts w:ascii="Times New Roman" w:eastAsia="DengXian" w:hAnsi="Times New Roman" w:cs="Times New Roman"/>
          <w:kern w:val="0"/>
          <w:lang w:val="id-ID"/>
          <w14:ligatures w14:val="none"/>
        </w:rPr>
        <w:t>, Rumah Qur’an Tahsin yang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LAZ DPU kaltim saat in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umlah 10 Rumah Qur’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l jumlah santri 1.200 anak dari mulai usia SD-SMA, RQ Tahs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baca dan tulis Al Qur’an, hafalan Al Qu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akhl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arah Islam,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ada </w:t>
      </w:r>
      <w:r w:rsidRPr="007D6976">
        <w:rPr>
          <w:rFonts w:ascii="Times New Roman" w:eastAsia="DengXian" w:hAnsi="Times New Roman" w:cs="Times New Roman"/>
          <w:i/>
          <w:iCs/>
          <w:kern w:val="0"/>
          <w:lang w:val="id-ID"/>
          <w14:ligatures w14:val="none"/>
        </w:rPr>
        <w:t>P</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mbinaan Guru Ngaji, </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Guru Ngaj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ingkatan kualitas guru ngaji kampung agar </w:t>
      </w:r>
      <w:r w:rsidRPr="007D6976">
        <w:rPr>
          <w:rFonts w:ascii="Times New Roman" w:eastAsia="DengXian" w:hAnsi="Times New Roman" w:cs="Times New Roman"/>
          <w:kern w:val="0"/>
          <w:lang w:val="id-ID"/>
          <w14:ligatures w14:val="none"/>
        </w:rPr>
        <w:lastRenderedPageBreak/>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standar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in itu para Guru Ngaji juga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i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f untu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ri-hari agar bisa 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jarkan baca dan tulis Al Qur’an.</w:t>
      </w:r>
    </w:p>
    <w:p w14:paraId="1EED0E66" w14:textId="69224DB2"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Pada Pilar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i ada </w:t>
      </w:r>
      <w:r w:rsidRPr="007D6976">
        <w:rPr>
          <w:rFonts w:ascii="Times New Roman" w:eastAsia="DengXian" w:hAnsi="Times New Roman" w:cs="Times New Roman"/>
          <w:i/>
          <w:iCs/>
          <w:kern w:val="0"/>
          <w:lang w:val="id-ID"/>
          <w14:ligatures w14:val="none"/>
        </w:rPr>
        <w:t>Bina Usaha Pr</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duktif, </w:t>
      </w:r>
      <w:r w:rsidRPr="007D6976">
        <w:rPr>
          <w:rFonts w:ascii="Times New Roman" w:eastAsia="DengXian" w:hAnsi="Times New Roman" w:cs="Times New Roman"/>
          <w:kern w:val="0"/>
          <w:lang w:val="id-ID"/>
          <w14:ligatures w14:val="none"/>
        </w:rPr>
        <w:t>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ustahik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uny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u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mpu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ah usaha, baik yang sud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 atau yang bar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ntis.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dilaksana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usah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UMK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l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mping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ng. Ya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a ada </w:t>
      </w:r>
      <w:r w:rsidRPr="007D6976">
        <w:rPr>
          <w:rFonts w:ascii="Times New Roman" w:eastAsia="DengXian" w:hAnsi="Times New Roman" w:cs="Times New Roman"/>
          <w:i/>
          <w:iCs/>
          <w:kern w:val="0"/>
          <w:lang w:val="id-ID"/>
          <w14:ligatures w14:val="none"/>
        </w:rPr>
        <w:t>Bisa Pr</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Disabilitas, </w:t>
      </w:r>
      <w:r w:rsidRPr="007D6976">
        <w:rPr>
          <w:rFonts w:ascii="Times New Roman" w:eastAsia="DengXian" w:hAnsi="Times New Roman" w:cs="Times New Roman"/>
          <w:kern w:val="0"/>
          <w:lang w:val="id-ID"/>
          <w14:ligatures w14:val="none"/>
        </w:rPr>
        <w:t>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ini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ustahik disabilitas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uny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u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mpu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ah usaha, baik yang sud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 atau yang bar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ntis.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dilaksana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usah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al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mping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ng. </w:t>
      </w:r>
    </w:p>
    <w:p w14:paraId="074E2079" w14:textId="29271E0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 Tanggungjawab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masyarakat</w:t>
      </w:r>
    </w:p>
    <w:p w14:paraId="5B407C06" w14:textId="1C193BAE"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ibusian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jumlah dan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umpul dan yang disalurkan dapat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hu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instagr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ma.</w:t>
      </w:r>
    </w:p>
    <w:p w14:paraId="53E2E99D" w14:textId="2E4D4DF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pada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du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a kuran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kit aktif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tama di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ia lainnya, namun di instagram sudah cukup aktif. </w:t>
      </w:r>
    </w:p>
    <w:p w14:paraId="43291A68" w14:textId="1BC2731A"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Hal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njukksn bahw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mpai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ma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istribusian ZIS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h </w:t>
      </w:r>
      <w:r w:rsidRPr="007D6976">
        <w:rPr>
          <w:rFonts w:ascii="Times New Roman" w:eastAsia="DengXian" w:hAnsi="Times New Roman" w:cs="Times New Roman"/>
          <w:kern w:val="0"/>
          <w:lang w:val="id-ID"/>
          <w14:ligatures w14:val="none"/>
        </w:rPr>
        <w:tab/>
        <w:t>LAZ DPU Kaltim sudah cukup aktif hanya saj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 ditingkatkan lagi.</w:t>
      </w:r>
    </w:p>
    <w:p w14:paraId="1AE6D09D" w14:textId="77777777" w:rsidR="007D6976" w:rsidRPr="007D6976" w:rsidRDefault="007D6976" w:rsidP="007D6976">
      <w:pPr>
        <w:spacing w:line="480" w:lineRule="auto"/>
        <w:jc w:val="both"/>
        <w:rPr>
          <w:rFonts w:ascii="Times New Roman" w:eastAsia="DengXian" w:hAnsi="Times New Roman" w:cs="Times New Roman"/>
          <w:kern w:val="0"/>
          <w:lang w:val="id-ID"/>
          <w14:ligatures w14:val="none"/>
        </w:rPr>
      </w:pPr>
    </w:p>
    <w:p w14:paraId="23DDDFCB"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ID"/>
          <w14:ligatures w14:val="none"/>
        </w:rPr>
      </w:pPr>
      <w:bookmarkStart w:id="39" w:name="_Toc200961191"/>
      <w:r w:rsidRPr="007D6976">
        <w:rPr>
          <w:rFonts w:ascii="Times New Roman" w:eastAsia="DengXian" w:hAnsi="Times New Roman" w:cs="Times New Roman"/>
          <w:b/>
          <w:bCs/>
          <w:kern w:val="0"/>
          <w:lang w:val="id-ID"/>
          <w14:ligatures w14:val="none"/>
        </w:rPr>
        <w:lastRenderedPageBreak/>
        <w:t xml:space="preserve">4.2.3. </w:t>
      </w:r>
      <w:r w:rsidRPr="007D6976">
        <w:rPr>
          <w:rFonts w:ascii="Times New Roman" w:eastAsia="DengXian" w:hAnsi="Times New Roman" w:cs="Times New Roman"/>
          <w:b/>
          <w:bCs/>
          <w:kern w:val="0"/>
          <w:lang w:val="id-ID"/>
          <w14:ligatures w14:val="none"/>
        </w:rPr>
        <w:tab/>
        <w:t>Bentuk pertanggungjawaban LAZ DPU Kaltim terhadap alam</w:t>
      </w:r>
      <w:bookmarkEnd w:id="39"/>
    </w:p>
    <w:p w14:paraId="11DF3089" w14:textId="51105FEB"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b/>
          <w:bCs/>
          <w:kern w:val="0"/>
          <w:lang w:val="id-ID"/>
          <w14:ligatures w14:val="none"/>
        </w:rPr>
        <w:tab/>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ubung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ha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ah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an, tidak hanya manusia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akannya namun juga lingkungan ala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tiap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tas di atas bum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 adanya wujud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ribu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hadap alam. </w:t>
      </w:r>
    </w:p>
    <w:p w14:paraId="3A55BDAE" w14:textId="59EF764C"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Maka dari itu,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nfaatan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baiknya tidak hanya dirasa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manusia (mustahik), namun juga bis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wa manfaa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am atau lingkungan. Dalam hal in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fisik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it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ribusi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am suda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naman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mag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hanya saj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r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tas,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kan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ada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sam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CSR dari LAZ DPU Kaltim, namu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nnya ad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na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h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ran lingkung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ikan sanit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ngan limbah) dan jug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sasi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jauan.</w:t>
      </w:r>
    </w:p>
    <w:p w14:paraId="065A81C0"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40" w:name="_Toc200961192"/>
      <w:r w:rsidRPr="007D6976">
        <w:rPr>
          <w:rFonts w:ascii="Times New Roman" w:eastAsia="DengXian" w:hAnsi="Times New Roman" w:cs="Times New Roman"/>
          <w:b/>
          <w:bCs/>
          <w:kern w:val="0"/>
          <w:lang w:val="id-ID"/>
          <w14:ligatures w14:val="none"/>
        </w:rPr>
        <w:t>4.3. Analisis Pembahasan</w:t>
      </w:r>
      <w:bookmarkEnd w:id="40"/>
    </w:p>
    <w:p w14:paraId="59304571" w14:textId="0B26577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b/>
          <w:bCs/>
          <w:kern w:val="0"/>
          <w:lang w:val="id-ID"/>
          <w14:ligatures w14:val="none"/>
        </w:rPr>
        <w:tab/>
      </w:r>
      <w:r w:rsidRPr="007D6976">
        <w:rPr>
          <w:rFonts w:ascii="Times New Roman" w:eastAsia="DengXian" w:hAnsi="Times New Roman" w:cs="Times New Roman"/>
          <w:kern w:val="0"/>
          <w:lang w:val="id-ID"/>
          <w14:ligatures w14:val="none"/>
        </w:rPr>
        <w:t>Pada bagi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hasan in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li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parkan ap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dari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lisan skripsi ini yaitu analisis akuntabilitas LAZ DPU Kaltim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S</w:t>
      </w:r>
      <w:bookmarkStart w:id="41" w:name="_Hlk200491506"/>
      <w:r w:rsidRPr="007D6976">
        <w:rPr>
          <w:rFonts w:ascii="Times New Roman" w:eastAsia="DengXian" w:hAnsi="Times New Roman" w:cs="Times New Roman"/>
          <w:i/>
          <w:iCs/>
          <w:kern w:val="0"/>
          <w:lang w:val="id-ID"/>
          <w14:ligatures w14:val="none"/>
        </w:rPr>
        <w:t xml:space="preserve">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y</w:t>
      </w:r>
      <w:bookmarkEnd w:id="41"/>
      <w:r w:rsidRPr="007D6976">
        <w:rPr>
          <w:rFonts w:ascii="Times New Roman" w:eastAsia="DengXian" w:hAnsi="Times New Roman" w:cs="Times New Roman"/>
          <w:i/>
          <w:iCs/>
          <w:kern w:val="0"/>
          <w:lang w:val="id-ID"/>
          <w14:ligatures w14:val="none"/>
        </w:rPr>
        <w:t>.</w:t>
      </w:r>
      <w:r w:rsidRPr="007D6976">
        <w:rPr>
          <w:rFonts w:ascii="Times New Roman" w:eastAsia="DengXian" w:hAnsi="Times New Roman" w:cs="Times New Roman"/>
          <w:kern w:val="0"/>
          <w:lang w:val="id-ID"/>
          <w14:ligatures w14:val="none"/>
        </w:rPr>
        <w:t xml:space="preserve"> Akuntabilitas adal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jiban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amanah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infaq, shadaqah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ji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ngkap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la aktivitas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tanggungjawabny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 aman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kan pada bab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umnya bahwa dalam </w:t>
      </w:r>
      <w:r w:rsidRPr="007D6976">
        <w:rPr>
          <w:rFonts w:ascii="Times New Roman" w:eastAsia="DengXian" w:hAnsi="Times New Roman" w:cs="Times New Roman"/>
          <w:kern w:val="0"/>
          <w:lang w:val="id-ID"/>
          <w14:ligatures w14:val="none"/>
        </w:rPr>
        <w:lastRenderedPageBreak/>
        <w:t>S</w:t>
      </w:r>
      <w:r w:rsidRPr="007D6976">
        <w:rPr>
          <w:rFonts w:ascii="Times New Roman" w:eastAsia="DengXian" w:hAnsi="Times New Roman" w:cs="Times New Roman"/>
          <w:i/>
          <w:iCs/>
          <w:kern w:val="0"/>
          <w:lang w:val="id-ID"/>
          <w14:ligatures w14:val="none"/>
        </w:rPr>
        <w:t xml:space="preserve">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ry </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pat dua di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i akuntabilitas, yaitu akuntabilitas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dan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hasannya:</w:t>
      </w:r>
    </w:p>
    <w:p w14:paraId="2BE4DDB6" w14:textId="77777777" w:rsidR="007D6976" w:rsidRPr="007D6976" w:rsidRDefault="007D6976" w:rsidP="007D6976">
      <w:pPr>
        <w:spacing w:line="259" w:lineRule="auto"/>
        <w:rPr>
          <w:rFonts w:ascii="Times New Roman" w:eastAsia="DengXian" w:hAnsi="Times New Roman" w:cs="Times New Roman"/>
          <w:b/>
          <w:bCs/>
          <w:kern w:val="0"/>
          <w:lang w:val="id-ID"/>
          <w14:ligatures w14:val="none"/>
        </w:rPr>
      </w:pPr>
      <w:bookmarkStart w:id="42" w:name="_Toc200961193"/>
      <w:r w:rsidRPr="007D6976">
        <w:rPr>
          <w:rFonts w:ascii="Times New Roman" w:eastAsia="DengXian" w:hAnsi="Times New Roman" w:cs="Times New Roman"/>
          <w:b/>
          <w:bCs/>
          <w:kern w:val="0"/>
          <w:lang w:val="id-ID"/>
          <w14:ligatures w14:val="none"/>
        </w:rPr>
        <w:t xml:space="preserve">4.3.1 </w:t>
      </w:r>
      <w:r w:rsidRPr="007D6976">
        <w:rPr>
          <w:rFonts w:ascii="Times New Roman" w:eastAsia="DengXian" w:hAnsi="Times New Roman" w:cs="Times New Roman"/>
          <w:b/>
          <w:bCs/>
          <w:kern w:val="0"/>
          <w:lang w:val="id-ID"/>
          <w14:ligatures w14:val="none"/>
        </w:rPr>
        <w:tab/>
        <w:t>Perwujudan akuntabilitas vertikal LAZ DPU Kaltim</w:t>
      </w:r>
      <w:bookmarkEnd w:id="42"/>
    </w:p>
    <w:p w14:paraId="061A6AE9" w14:textId="77777777" w:rsidR="007D6976" w:rsidRPr="007D6976" w:rsidRDefault="007D6976" w:rsidP="007D6976">
      <w:pPr>
        <w:spacing w:line="480" w:lineRule="auto"/>
        <w:jc w:val="both"/>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t xml:space="preserve"> 1) Pertanggungjawaban terhadap Allah</w:t>
      </w:r>
    </w:p>
    <w:p w14:paraId="3E840D50" w14:textId="13A1D642"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Akuntabilitas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yang dimaksud yaitu akuntabilitas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ngkut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manusi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lah. Tanggungjawab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lah adalah tanggungjawab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inggi dari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i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i manusia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gama. Salah satu tugas utama yang All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manusia didunia yaitu manusia ditugaskan untu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ntias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kwah. Amar ma’ruf nahi munkar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jalan dakwah manusia di dun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yang di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ntahkan dalam Al-Qur’an, Alla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firman:</w:t>
      </w:r>
    </w:p>
    <w:p w14:paraId="6AFF9764" w14:textId="498F77C1"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 xml:space="preserve">    “H</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klah ada diantara kam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kw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i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uruh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at) yang makruf,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h dari yang mungkar.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a itulah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g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ntung.” (Ali Imran 3 : 104)</w:t>
      </w:r>
    </w:p>
    <w:p w14:paraId="6A5FD5A8" w14:textId="02FB8F41"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Hal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kan manusia manusi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tanggungjawab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lah akan tugas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bagai salah satu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yang hidup dalam lingkungan masyarakat islam dituntut agar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 amar ma’ruf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 masyarak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i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bis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iptakan masyarakat yang agamis.</w:t>
      </w:r>
    </w:p>
    <w:p w14:paraId="79947175" w14:textId="25EC83E5" w:rsidR="007D6976" w:rsidRPr="007D6976" w:rsidRDefault="007D6976" w:rsidP="007D6976">
      <w:pPr>
        <w:spacing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dupan masyarakat yang agamis atau masyarakat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qwa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manan yang kuat d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tu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kualitas spiritual masyarakat.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ujudkan ha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ut, mak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garaan bimbingan d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kasi </w:t>
      </w:r>
      <w:r w:rsidRPr="007D6976">
        <w:rPr>
          <w:rFonts w:ascii="Times New Roman" w:eastAsia="DengXian" w:hAnsi="Times New Roman" w:cs="Times New Roman"/>
          <w:kern w:val="0"/>
          <w:lang w:val="id-ID"/>
          <w14:ligatures w14:val="none"/>
        </w:rPr>
        <w:lastRenderedPageBreak/>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 diupayak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d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i dukung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an sarana dan prasaran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gamaan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adai. </w:t>
      </w:r>
    </w:p>
    <w:p w14:paraId="4ED19721" w14:textId="77777777" w:rsidR="007D6976" w:rsidRPr="007D6976" w:rsidRDefault="007D6976" w:rsidP="007D6976">
      <w:pPr>
        <w:spacing w:line="480" w:lineRule="auto"/>
        <w:jc w:val="both"/>
        <w:rPr>
          <w:rFonts w:ascii="Times New Roman" w:eastAsia="DengXian" w:hAnsi="Times New Roman" w:cs="Times New Roman"/>
          <w:b/>
          <w:bCs/>
          <w:kern w:val="0"/>
          <w:lang w:val="id-ID"/>
          <w14:ligatures w14:val="none"/>
        </w:rPr>
      </w:pPr>
      <w:r w:rsidRPr="007D6976">
        <w:rPr>
          <w:rFonts w:ascii="Times New Roman" w:eastAsia="DengXian" w:hAnsi="Times New Roman" w:cs="Times New Roman"/>
          <w:b/>
          <w:bCs/>
          <w:kern w:val="0"/>
          <w:lang w:val="id-ID"/>
          <w14:ligatures w14:val="none"/>
        </w:rPr>
        <w:t>A) Adanya upaya atau program yang berkaitan dengan spiritualitas untuk memperkuat keimanan dan ketaqwaan</w:t>
      </w:r>
    </w:p>
    <w:p w14:paraId="599FB01E" w14:textId="140A570B"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juk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nya,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hui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salah satu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ny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ara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ga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kajian rutin yang dilaksanakan satu mingg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br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ing d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i tilaw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nian (tarbiy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ara ami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h disampai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 HRD d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LAZ DPU Kaltim,</w:t>
      </w:r>
    </w:p>
    <w:p w14:paraId="5E3454A6" w14:textId="3E734E33" w:rsidR="007D6976" w:rsidRPr="007D6976" w:rsidRDefault="007D6976" w:rsidP="007D6976">
      <w:pPr>
        <w:spacing w:line="24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i LAZ DP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nam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 ami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rinsip ni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l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waktu dan rut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mingg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ti kajian yang di isi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ustadz dan ustadzah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pag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br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ing d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tilawah”(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Hrd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18A057C6" w14:textId="1918E216" w:rsidR="007D6976" w:rsidRPr="007D6976" w:rsidRDefault="007D6976" w:rsidP="007D6976">
      <w:pPr>
        <w:spacing w:line="24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dari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man masyarakat mustahik, </w:t>
      </w:r>
    </w:p>
    <w:p w14:paraId="5A53F6E2" w14:textId="2A82B593" w:rsidR="007D6976" w:rsidRPr="007D6976" w:rsidRDefault="007D6976" w:rsidP="007D6976">
      <w:pPr>
        <w:spacing w:after="0" w:line="276" w:lineRule="auto"/>
        <w:ind w:left="720"/>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Sa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a bahwa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njukk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yang kuat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tuhi prinsip-prinsip Islam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kan zakat, infak,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w:t>
      </w:r>
      <w:r w:rsidRPr="007D6976">
        <w:rPr>
          <w:rFonts w:ascii="Times New Roman" w:eastAsia="DengXian" w:hAnsi="Times New Roman" w:cs="Times New Roman"/>
          <w:b/>
          <w:bCs/>
          <w:kern w:val="0"/>
          <w:lang w:val="id-ID"/>
          <w14:ligatures w14:val="none"/>
        </w:rPr>
        <w:t>”</w:t>
      </w:r>
      <w:r w:rsidRPr="007D6976">
        <w:rPr>
          <w:rFonts w:ascii="Times New Roman" w:eastAsia="DengXian" w:hAnsi="Times New Roman" w:cs="Times New Roman"/>
          <w:kern w:val="0"/>
          <w:lang w:val="id-ID"/>
          <w14:ligatures w14:val="none"/>
        </w:rPr>
        <w:t>(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4 pada tanggal 2 Juni 2025).</w:t>
      </w:r>
    </w:p>
    <w:p w14:paraId="62331F88" w14:textId="77777777" w:rsidR="007D6976" w:rsidRPr="007D6976" w:rsidRDefault="007D6976" w:rsidP="007D6976">
      <w:pPr>
        <w:spacing w:after="0" w:line="276" w:lineRule="auto"/>
        <w:ind w:left="720"/>
        <w:contextualSpacing/>
        <w:rPr>
          <w:rFonts w:ascii="Times New Roman" w:eastAsia="DengXian" w:hAnsi="Times New Roman" w:cs="Times New Roman"/>
          <w:b/>
          <w:bCs/>
          <w:kern w:val="0"/>
          <w:lang w:val="id-ID"/>
          <w14:ligatures w14:val="none"/>
        </w:rPr>
      </w:pPr>
    </w:p>
    <w:p w14:paraId="5E4D7FAB" w14:textId="2F8402E6"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Hal i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 amar ma’ruf ata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jak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atan yang baik.</w:t>
      </w:r>
    </w:p>
    <w:p w14:paraId="5E27A61A" w14:textId="77777777"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b/>
          <w:bCs/>
          <w:kern w:val="0"/>
          <w:lang w:val="id-ID"/>
          <w14:ligatures w14:val="none"/>
        </w:rPr>
        <w:t>B) Adanya penjelasan tentang pengelolaan zakat mengenai fatwa dan aturan yang dipatuhi</w:t>
      </w:r>
    </w:p>
    <w:p w14:paraId="321C0B43" w14:textId="0B5A997B"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tugas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zakatan, LAZ DPU Kaltim tidak ha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unakan aturan 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ra yakni undang-undang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23 tahun 2011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ndasan, namun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kan Al-Qur’an dan hadis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fatwa MU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bagai </w:t>
      </w:r>
      <w:r w:rsidRPr="007D6976">
        <w:rPr>
          <w:rFonts w:ascii="Times New Roman" w:eastAsia="DengXian" w:hAnsi="Times New Roman" w:cs="Times New Roman"/>
          <w:kern w:val="0"/>
          <w:lang w:val="id-ID"/>
          <w14:ligatures w14:val="none"/>
        </w:rPr>
        <w:lastRenderedPageBreak/>
        <w:t>landasan utam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h disampai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LAZ DPU Kaltim,</w:t>
      </w:r>
    </w:p>
    <w:p w14:paraId="78E8DEAE" w14:textId="15BC6E24" w:rsidR="007D6976" w:rsidRPr="007D6976" w:rsidRDefault="007D6976" w:rsidP="007D6976">
      <w:pPr>
        <w:spacing w:after="0" w:line="240" w:lineRule="auto"/>
        <w:ind w:left="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i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struktur yang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tinggu lagi yaitu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 Syariah (DP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k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an maupu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ubusian dana ZIS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 sud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asnaf, d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uh pada Al Qur’an, hadist, fatwa mui”</w:t>
      </w:r>
    </w:p>
    <w:p w14:paraId="18B3B525" w14:textId="4B3B6BFC" w:rsidR="007D6976" w:rsidRPr="007D6976" w:rsidRDefault="007D6976" w:rsidP="007D6976">
      <w:pPr>
        <w:spacing w:line="240" w:lineRule="auto"/>
        <w:ind w:left="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413910B4" w14:textId="77777777" w:rsidR="007D6976" w:rsidRPr="007D6976" w:rsidRDefault="007D6976" w:rsidP="007D6976">
      <w:pPr>
        <w:spacing w:line="240" w:lineRule="auto"/>
        <w:ind w:left="720"/>
        <w:contextualSpacing/>
        <w:jc w:val="both"/>
        <w:rPr>
          <w:rFonts w:ascii="Times New Roman" w:eastAsia="DengXian" w:hAnsi="Times New Roman" w:cs="Times New Roman"/>
          <w:kern w:val="0"/>
          <w:lang w:val="id-ID"/>
          <w14:ligatures w14:val="none"/>
        </w:rPr>
      </w:pPr>
    </w:p>
    <w:p w14:paraId="45428F13" w14:textId="618EA027" w:rsidR="007D6976" w:rsidRPr="007D6976" w:rsidRDefault="007D6976" w:rsidP="007D6976">
      <w:pPr>
        <w:spacing w:line="24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HRD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w:t>
      </w:r>
    </w:p>
    <w:p w14:paraId="2577A2E5" w14:textId="75C4737C" w:rsidR="007D6976" w:rsidRPr="007D6976" w:rsidRDefault="007D6976" w:rsidP="007D6976">
      <w:pPr>
        <w:spacing w:line="256" w:lineRule="auto"/>
        <w:ind w:left="720"/>
        <w:jc w:val="both"/>
        <w:rPr>
          <w:rFonts w:ascii="Times New Roman" w:eastAsia="DengXian" w:hAnsi="Times New Roman" w:cs="Times New Roman"/>
          <w:kern w:val="0"/>
          <w:lang w:val="id"/>
          <w14:ligatures w14:val="none"/>
        </w:rPr>
      </w:pPr>
      <w:r w:rsidRPr="007D6976">
        <w:rPr>
          <w:rFonts w:ascii="Times New Roman" w:eastAsia="DengXian" w:hAnsi="Times New Roman" w:cs="Times New Roman"/>
          <w:kern w:val="0"/>
          <w:lang w:val="id-ID"/>
          <w14:ligatures w14:val="none"/>
        </w:rPr>
        <w:t>“</w:t>
      </w:r>
      <w:r w:rsidRPr="007D6976">
        <w:rPr>
          <w:rFonts w:ascii="Times New Roman" w:eastAsia="DengXian" w:hAnsi="Times New Roman" w:cs="Times New Roman"/>
          <w:kern w:val="0"/>
          <w:lang w:val="id"/>
          <w14:ligatures w14:val="none"/>
        </w:rPr>
        <w:t>Kami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y</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suaikan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an prinsip-prinsip fatwa MUI dan juga undang undang tahun 2011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ang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aan zakat. Jadi yang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tingginya itu Al Qur’an dan hadist, k</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mudian fatwa MUI, lalu aturan n</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gara”(Wawancara k</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pada M.Hrd pada tanggal 28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i 2025).</w:t>
      </w:r>
    </w:p>
    <w:p w14:paraId="79B1009B" w14:textId="77777777" w:rsidR="007D6976" w:rsidRPr="007D6976" w:rsidRDefault="007D6976" w:rsidP="007D6976">
      <w:pPr>
        <w:spacing w:line="256" w:lineRule="auto"/>
        <w:ind w:left="720"/>
        <w:jc w:val="both"/>
        <w:rPr>
          <w:rFonts w:ascii="Times New Roman" w:eastAsia="DengXian" w:hAnsi="Times New Roman" w:cs="Times New Roman"/>
          <w:kern w:val="0"/>
          <w:lang w:val="id"/>
          <w14:ligatures w14:val="none"/>
        </w:rPr>
      </w:pPr>
    </w:p>
    <w:p w14:paraId="16713D36" w14:textId="7338E92C" w:rsidR="007D6976" w:rsidRPr="007D6976" w:rsidRDefault="007D6976" w:rsidP="007D6976">
      <w:pPr>
        <w:spacing w:line="480" w:lineRule="auto"/>
        <w:jc w:val="both"/>
        <w:rPr>
          <w:rFonts w:ascii="Times New Roman" w:eastAsia="DengXian" w:hAnsi="Times New Roman" w:cs="Times New Roman"/>
          <w:kern w:val="0"/>
          <w:lang w:val="id"/>
          <w14:ligatures w14:val="none"/>
        </w:rPr>
      </w:pPr>
      <w:r w:rsidRPr="007D6976">
        <w:rPr>
          <w:rFonts w:ascii="Times New Roman" w:eastAsia="DengXian" w:hAnsi="Times New Roman" w:cs="Times New Roman"/>
          <w:kern w:val="0"/>
          <w:lang w:val="id"/>
          <w14:ligatures w14:val="none"/>
        </w:rPr>
        <w:tab/>
        <w:t>Hal diatas 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jalan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gan </w:t>
      </w:r>
      <w:r w:rsidRPr="007D6976">
        <w:rPr>
          <w:rFonts w:ascii="Times New Roman" w:eastAsia="DengXian" w:hAnsi="Times New Roman" w:cs="Times New Roman"/>
          <w:i/>
          <w:iCs/>
          <w:kern w:val="0"/>
          <w:lang w:val="id"/>
          <w14:ligatures w14:val="none"/>
        </w:rPr>
        <w:t xml:space="preserve">Shari’ah </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nt</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rpris</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 Th</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y </w:t>
      </w:r>
      <w:r w:rsidRPr="007D6976">
        <w:rPr>
          <w:rFonts w:ascii="Times New Roman" w:eastAsia="DengXian" w:hAnsi="Times New Roman" w:cs="Times New Roman"/>
          <w:kern w:val="0"/>
          <w:lang w:val="id"/>
          <w14:ligatures w14:val="none"/>
        </w:rPr>
        <w:t xml:space="preserve">yang disampaikan </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h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utia (2021) yang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dapat bahwa as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k yang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unjukkan akuntabilitas v</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tikal atau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tanggungjawaban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rhadap Allah bagi </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ganisasi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la zakat yakni adanya </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pini atau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j</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asan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ai fatwa maupun hukum-hukum Allah yang dijadikan 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bagai landasan aturan.</w:t>
      </w:r>
    </w:p>
    <w:p w14:paraId="114600AF" w14:textId="77777777" w:rsidR="007D6976" w:rsidRPr="007D6976" w:rsidRDefault="007D6976" w:rsidP="007D6976">
      <w:pPr>
        <w:spacing w:line="480" w:lineRule="auto"/>
        <w:jc w:val="both"/>
        <w:outlineLvl w:val="2"/>
        <w:rPr>
          <w:rFonts w:ascii="Times New Roman" w:eastAsia="DengXian" w:hAnsi="Times New Roman" w:cs="Times New Roman"/>
          <w:b/>
          <w:bCs/>
          <w:kern w:val="0"/>
          <w:lang w:val="id"/>
          <w14:ligatures w14:val="none"/>
        </w:rPr>
      </w:pPr>
      <w:bookmarkStart w:id="43" w:name="_Toc200961194"/>
      <w:r w:rsidRPr="007D6976">
        <w:rPr>
          <w:rFonts w:ascii="Times New Roman" w:eastAsia="DengXian" w:hAnsi="Times New Roman" w:cs="Times New Roman"/>
          <w:b/>
          <w:bCs/>
          <w:kern w:val="0"/>
          <w:lang w:val="id"/>
          <w14:ligatures w14:val="none"/>
        </w:rPr>
        <w:t xml:space="preserve">4.3.2 </w:t>
      </w:r>
      <w:r w:rsidRPr="007D6976">
        <w:rPr>
          <w:rFonts w:ascii="Times New Roman" w:eastAsia="DengXian" w:hAnsi="Times New Roman" w:cs="Times New Roman"/>
          <w:b/>
          <w:bCs/>
          <w:kern w:val="0"/>
          <w:lang w:val="id"/>
          <w14:ligatures w14:val="none"/>
        </w:rPr>
        <w:tab/>
        <w:t>Perwujudan akuntabilitas horizontal LAZ DPU Kaltim</w:t>
      </w:r>
      <w:bookmarkEnd w:id="43"/>
    </w:p>
    <w:p w14:paraId="4594F8AA" w14:textId="22C1DF01" w:rsidR="007D6976" w:rsidRPr="007D6976" w:rsidRDefault="007D6976" w:rsidP="007D6976">
      <w:pPr>
        <w:spacing w:line="480" w:lineRule="auto"/>
        <w:jc w:val="both"/>
        <w:rPr>
          <w:rFonts w:ascii="Times New Roman" w:eastAsia="DengXian" w:hAnsi="Times New Roman" w:cs="Times New Roman"/>
          <w:kern w:val="0"/>
          <w:lang w:val="id"/>
          <w14:ligatures w14:val="none"/>
        </w:rPr>
      </w:pPr>
      <w:r w:rsidRPr="007D6976">
        <w:rPr>
          <w:rFonts w:ascii="Times New Roman" w:eastAsia="DengXian" w:hAnsi="Times New Roman" w:cs="Times New Roman"/>
          <w:kern w:val="0"/>
          <w:lang w:val="id"/>
          <w14:ligatures w14:val="none"/>
        </w:rPr>
        <w:tab/>
        <w:t>Dalam k</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p </w:t>
      </w:r>
      <w:r w:rsidRPr="007D6976">
        <w:rPr>
          <w:rFonts w:ascii="Times New Roman" w:eastAsia="DengXian" w:hAnsi="Times New Roman" w:cs="Times New Roman"/>
          <w:i/>
          <w:iCs/>
          <w:kern w:val="0"/>
          <w:lang w:val="id"/>
          <w14:ligatures w14:val="none"/>
        </w:rPr>
        <w:t xml:space="preserve">Shari’ah </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nt</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rpris</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 Th</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y, </w:t>
      </w:r>
      <w:r w:rsidRPr="007D6976">
        <w:rPr>
          <w:rFonts w:ascii="Times New Roman" w:eastAsia="DengXian" w:hAnsi="Times New Roman" w:cs="Times New Roman"/>
          <w:kern w:val="0"/>
          <w:lang w:val="id"/>
          <w14:ligatures w14:val="none"/>
        </w:rPr>
        <w:t>akuntabilitas h</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iz</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al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dapat dua bagian yaitu akuntabilitas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hadap</w:t>
      </w:r>
      <w:r w:rsidRPr="007D6976">
        <w:rPr>
          <w:rFonts w:ascii="Times New Roman" w:eastAsia="DengXian" w:hAnsi="Times New Roman" w:cs="Times New Roman"/>
          <w:i/>
          <w:iCs/>
          <w:kern w:val="0"/>
          <w:lang w:val="id"/>
          <w14:ligatures w14:val="none"/>
        </w:rPr>
        <w:t xml:space="preserve">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rs</w:t>
      </w:r>
      <w:r w:rsidRPr="007D6976">
        <w:rPr>
          <w:rFonts w:ascii="Times New Roman" w:eastAsia="DengXian" w:hAnsi="Times New Roman" w:cs="Times New Roman"/>
          <w:kern w:val="0"/>
          <w:lang w:val="id"/>
          <w14:ligatures w14:val="none"/>
        </w:rPr>
        <w:t xml:space="preserve"> atau manusia dan akuntabilitas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rhadap alam. Lalu </w:t>
      </w:r>
      <w:r w:rsidRPr="007D6976">
        <w:rPr>
          <w:rFonts w:ascii="Times New Roman" w:eastAsia="DengXian" w:hAnsi="Times New Roman" w:cs="Times New Roman"/>
          <w:i/>
          <w:iCs/>
          <w:kern w:val="0"/>
          <w:lang w:val="id"/>
          <w14:ligatures w14:val="none"/>
        </w:rPr>
        <w:t>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bagi lagi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jadi dua yaitu </w:t>
      </w:r>
      <w:r w:rsidRPr="007D6976">
        <w:rPr>
          <w:rFonts w:ascii="Times New Roman" w:eastAsia="DengXian" w:hAnsi="Times New Roman" w:cs="Times New Roman"/>
          <w:i/>
          <w:iCs/>
          <w:kern w:val="0"/>
          <w:lang w:val="id"/>
          <w14:ligatures w14:val="none"/>
        </w:rPr>
        <w:t>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 xml:space="preserve">dan </w:t>
      </w:r>
      <w:r w:rsidRPr="007D6976">
        <w:rPr>
          <w:rFonts w:ascii="Times New Roman" w:eastAsia="DengXian" w:hAnsi="Times New Roman" w:cs="Times New Roman"/>
          <w:i/>
          <w:iCs/>
          <w:kern w:val="0"/>
          <w:lang w:val="id"/>
          <w14:ligatures w14:val="none"/>
        </w:rPr>
        <w:t>in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rs. 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upakan pihak-pihak yang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k</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ribusi 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cara langsung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gan </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itas, baik dalam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uk k</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ribusi k</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uangan ataupun n</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 k</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uangan. </w:t>
      </w:r>
      <w:r w:rsidRPr="007D6976">
        <w:rPr>
          <w:rFonts w:ascii="Times New Roman" w:eastAsia="DengXian" w:hAnsi="Times New Roman" w:cs="Times New Roman"/>
          <w:i/>
          <w:iCs/>
          <w:kern w:val="0"/>
          <w:lang w:val="id"/>
          <w14:ligatures w14:val="none"/>
        </w:rPr>
        <w:t>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yang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kaitan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gan </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ganisasi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a zakat yaitu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rdiri dari pimpinan/pihak atasan, muzakki, dan </w:t>
      </w:r>
      <w:r w:rsidRPr="007D6976">
        <w:rPr>
          <w:rFonts w:ascii="Times New Roman" w:eastAsia="DengXian" w:hAnsi="Times New Roman" w:cs="Times New Roman"/>
          <w:kern w:val="0"/>
          <w:lang w:val="id"/>
          <w14:ligatures w14:val="none"/>
        </w:rPr>
        <w:lastRenderedPageBreak/>
        <w:t>amil (staf). 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dangkan </w:t>
      </w:r>
      <w:r w:rsidRPr="007D6976">
        <w:rPr>
          <w:rFonts w:ascii="Times New Roman" w:eastAsia="DengXian" w:hAnsi="Times New Roman" w:cs="Times New Roman"/>
          <w:i/>
          <w:iCs/>
          <w:kern w:val="0"/>
          <w:lang w:val="id"/>
          <w14:ligatures w14:val="none"/>
        </w:rPr>
        <w:t>in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upakan pihak yang tidak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k</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ribusi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gan </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itas 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tapi 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cara syari’ah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ka adalah pihak yang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hak untuk m</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dapatkan k</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s</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jaht</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raan </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itas (Triyuw</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2015). </w:t>
      </w:r>
      <w:r w:rsidRPr="007D6976">
        <w:rPr>
          <w:rFonts w:ascii="Times New Roman" w:eastAsia="DengXian" w:hAnsi="Times New Roman" w:cs="Times New Roman"/>
          <w:i/>
          <w:iCs/>
          <w:kern w:val="0"/>
          <w:lang w:val="id"/>
          <w14:ligatures w14:val="none"/>
        </w:rPr>
        <w:t>Indir</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ct stak</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h</w:t>
      </w:r>
      <w:r w:rsidR="00D7024B">
        <w:rPr>
          <w:rFonts w:ascii="Times New Roman" w:eastAsia="DengXian" w:hAnsi="Times New Roman" w:cs="Times New Roman"/>
          <w:i/>
          <w:iCs/>
          <w:kern w:val="0"/>
          <w:lang w:val="id"/>
          <w14:ligatures w14:val="none"/>
        </w:rPr>
        <w:t>o</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ld</w:t>
      </w:r>
      <w:r w:rsidR="00D7024B">
        <w:rPr>
          <w:rFonts w:ascii="Times New Roman" w:eastAsia="DengXian" w:hAnsi="Times New Roman" w:cs="Times New Roman"/>
          <w:i/>
          <w:iCs/>
          <w:kern w:val="0"/>
          <w:lang w:val="id"/>
          <w14:ligatures w14:val="none"/>
        </w:rPr>
        <w:t>e</w:t>
      </w:r>
      <w:r w:rsidR="00D7024B" w:rsidRPr="00D7024B">
        <w:rPr>
          <w:rFonts w:ascii="Taken by Vultures Alternates De" w:eastAsia="DengXian" w:hAnsi="Taken by Vultures Alternates De" w:cs="Times New Roman"/>
          <w:i/>
          <w:iCs/>
          <w:spacing w:val="-20"/>
          <w:w w:val="1"/>
          <w:kern w:val="0"/>
          <w:sz w:val="6"/>
          <w:lang w:val="id"/>
          <w14:ligatures w14:val="none"/>
        </w:rPr>
        <w:t>ì</w:t>
      </w:r>
      <w:r w:rsidRPr="007D6976">
        <w:rPr>
          <w:rFonts w:ascii="Times New Roman" w:eastAsia="DengXian" w:hAnsi="Times New Roman" w:cs="Times New Roman"/>
          <w:i/>
          <w:iCs/>
          <w:kern w:val="0"/>
          <w:lang w:val="id"/>
          <w14:ligatures w14:val="none"/>
        </w:rPr>
        <w:t xml:space="preserve">rs </w:t>
      </w:r>
      <w:r w:rsidRPr="007D6976">
        <w:rPr>
          <w:rFonts w:ascii="Times New Roman" w:eastAsia="DengXian" w:hAnsi="Times New Roman" w:cs="Times New Roman"/>
          <w:kern w:val="0"/>
          <w:lang w:val="id"/>
          <w14:ligatures w14:val="none"/>
        </w:rPr>
        <w:t>yang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kaitan d</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ngan </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rganisasi p</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g</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w:t>
      </w:r>
      <w:r w:rsidR="00D7024B">
        <w:rPr>
          <w:rFonts w:ascii="Times New Roman" w:eastAsia="DengXian" w:hAnsi="Times New Roman" w:cs="Times New Roman"/>
          <w:kern w:val="0"/>
          <w:lang w:val="id"/>
          <w14:ligatures w14:val="none"/>
        </w:rPr>
        <w:t>o</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la zakat yaitu mustahik dan masyarakat.</w:t>
      </w:r>
    </w:p>
    <w:p w14:paraId="7F146958" w14:textId="77777777" w:rsidR="007D6976" w:rsidRPr="007D6976" w:rsidRDefault="007D6976" w:rsidP="007D6976">
      <w:pPr>
        <w:spacing w:line="480" w:lineRule="auto"/>
        <w:jc w:val="both"/>
        <w:rPr>
          <w:rFonts w:ascii="Times New Roman" w:eastAsia="DengXian" w:hAnsi="Times New Roman" w:cs="Times New Roman"/>
          <w:b/>
          <w:bCs/>
          <w:i/>
          <w:iCs/>
          <w:kern w:val="0"/>
          <w:lang w:val="id"/>
          <w14:ligatures w14:val="none"/>
        </w:rPr>
      </w:pPr>
      <w:r w:rsidRPr="007D6976">
        <w:rPr>
          <w:rFonts w:ascii="Times New Roman" w:eastAsia="DengXian" w:hAnsi="Times New Roman" w:cs="Times New Roman"/>
          <w:b/>
          <w:bCs/>
          <w:kern w:val="0"/>
          <w:lang w:val="id"/>
          <w14:ligatures w14:val="none"/>
        </w:rPr>
        <w:t>1) Pertanggungjawaban terhadap pimpinan/pembina (</w:t>
      </w:r>
      <w:r w:rsidRPr="007D6976">
        <w:rPr>
          <w:rFonts w:ascii="Times New Roman" w:eastAsia="DengXian" w:hAnsi="Times New Roman" w:cs="Times New Roman"/>
          <w:b/>
          <w:bCs/>
          <w:i/>
          <w:iCs/>
          <w:kern w:val="0"/>
          <w:lang w:val="id"/>
          <w14:ligatures w14:val="none"/>
        </w:rPr>
        <w:t>Direct Stakeholders)</w:t>
      </w:r>
    </w:p>
    <w:p w14:paraId="4D1A6222" w14:textId="77777777" w:rsidR="007D6976" w:rsidRPr="007D6976" w:rsidRDefault="007D6976" w:rsidP="007D6976">
      <w:pPr>
        <w:spacing w:line="480" w:lineRule="auto"/>
        <w:jc w:val="both"/>
        <w:rPr>
          <w:rFonts w:ascii="Times New Roman" w:eastAsia="DengXian" w:hAnsi="Times New Roman" w:cs="Times New Roman"/>
          <w:b/>
          <w:bCs/>
          <w:kern w:val="0"/>
          <w:lang w:val="id"/>
          <w14:ligatures w14:val="none"/>
        </w:rPr>
      </w:pPr>
      <w:r w:rsidRPr="007D6976">
        <w:rPr>
          <w:rFonts w:ascii="Times New Roman" w:eastAsia="DengXian" w:hAnsi="Times New Roman" w:cs="Times New Roman"/>
          <w:b/>
          <w:bCs/>
          <w:kern w:val="0"/>
          <w:lang w:val="id"/>
          <w14:ligatures w14:val="none"/>
        </w:rPr>
        <w:t>a. Adanya laporan hasil kinerja dalam pengelolaan dana ZIS</w:t>
      </w:r>
    </w:p>
    <w:p w14:paraId="08339449" w14:textId="627385DE"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
          <w14:ligatures w14:val="none"/>
        </w:rPr>
        <w:tab/>
        <w:t>LAZ DPU Kaltim di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ntuk b</w:t>
      </w:r>
      <w:r w:rsidR="00D7024B">
        <w:rPr>
          <w:rFonts w:ascii="Times New Roman" w:eastAsia="DengXian" w:hAnsi="Times New Roman" w:cs="Times New Roman"/>
          <w:kern w:val="0"/>
          <w:lang w:val="id"/>
          <w14:ligatures w14:val="none"/>
        </w:rPr>
        <w:t>e</w:t>
      </w:r>
      <w:r w:rsidR="00D7024B" w:rsidRPr="00D7024B">
        <w:rPr>
          <w:rFonts w:ascii="Taken by Vultures Alternates De" w:eastAsia="DengXian" w:hAnsi="Taken by Vultures Alternates De" w:cs="Times New Roman"/>
          <w:spacing w:val="-20"/>
          <w:w w:val="1"/>
          <w:kern w:val="0"/>
          <w:sz w:val="6"/>
          <w:lang w:val="id"/>
          <w14:ligatures w14:val="none"/>
        </w:rPr>
        <w:t>ì</w:t>
      </w:r>
      <w:r w:rsidRPr="007D6976">
        <w:rPr>
          <w:rFonts w:ascii="Times New Roman" w:eastAsia="DengXian" w:hAnsi="Times New Roman" w:cs="Times New Roman"/>
          <w:kern w:val="0"/>
          <w:lang w:val="id"/>
          <w14:ligatures w14:val="none"/>
        </w:rPr>
        <w:t xml:space="preserve">rdasarkan </w:t>
      </w:r>
      <w:r w:rsidRPr="007D6976">
        <w:rPr>
          <w:rFonts w:ascii="Times New Roman" w:eastAsia="DengXian" w:hAnsi="Times New Roman" w:cs="Times New Roman"/>
          <w:kern w:val="0"/>
          <w:lang w:val="id-ID"/>
          <w14:ligatures w14:val="none"/>
        </w:rPr>
        <w:t>Sur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tus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Agam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ublik I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LAZ skal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panjangan iji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933 Tahun 2021, maka dari itu dalam h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LAZ DPU Kaltim tidak ha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pi jug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RI, BAZNAS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dan BAZNAS RI.</w:t>
      </w:r>
    </w:p>
    <w:p w14:paraId="3DCC7782" w14:textId="03D321B0" w:rsidR="007D6976" w:rsidRPr="007D6976" w:rsidRDefault="007D6976" w:rsidP="007D6976">
      <w:pPr>
        <w:spacing w:line="480" w:lineRule="auto"/>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b/>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juk dari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nya, di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hui bahwa LAZ DPU Kalti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lan yang di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BAZNAS,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ada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6 dan 12 bul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g,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mana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h disampai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w:t>
      </w:r>
    </w:p>
    <w:p w14:paraId="68117889" w14:textId="46C2030C" w:rsidR="007D6976" w:rsidRPr="007D6976" w:rsidRDefault="007D6976" w:rsidP="007D6976">
      <w:pPr>
        <w:spacing w:line="276" w:lineRule="auto"/>
        <w:ind w:left="720"/>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LAZ DPU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iliki DPS atau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w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was syariah dimana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iap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kukan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mpirkan hasil Audit In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nal dan </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s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nal baik itu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pa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angan dan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ki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ja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lu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uh pada Al Qur’an, hadist, fatwa mui dan aturan 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ara.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dari LAZ DPU Kaltim ada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SIMBA, ini adalah sis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dari BAZNAS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iap satu bul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al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udian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yang di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g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iap 6 dan 12 bul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ali) dan di LAZ DPU sudah WTP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k 2017”(Wawancara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pada tanggal 28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i 2025).</w:t>
      </w:r>
    </w:p>
    <w:p w14:paraId="014A1676" w14:textId="4941C004" w:rsidR="007D6976" w:rsidRPr="007D6976" w:rsidRDefault="007D6976" w:rsidP="007D6976">
      <w:pPr>
        <w:spacing w:line="276"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udian ad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an dari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ang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ut,</w:t>
      </w:r>
    </w:p>
    <w:p w14:paraId="124C558E" w14:textId="077A6CE7" w:rsidR="007D6976" w:rsidRPr="007D6976" w:rsidRDefault="007D6976" w:rsidP="007D6976">
      <w:pPr>
        <w:spacing w:line="276"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LAZ DPU jug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DPS diman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fungs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i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LAZ DPU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dan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d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uh pada Al Qur’an, hadist, fatwa mui dan aturan 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ra”(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157AF445" w14:textId="77777777" w:rsidR="007D6976" w:rsidRPr="007D6976" w:rsidRDefault="007D6976" w:rsidP="007D6976">
      <w:pPr>
        <w:spacing w:line="276" w:lineRule="auto"/>
        <w:ind w:left="720"/>
        <w:jc w:val="both"/>
        <w:rPr>
          <w:rFonts w:ascii="Times New Roman" w:eastAsia="DengXian" w:hAnsi="Times New Roman" w:cs="Times New Roman"/>
          <w:kern w:val="0"/>
          <w:lang w:val="id-ID"/>
          <w14:ligatures w14:val="none"/>
        </w:rPr>
      </w:pPr>
    </w:p>
    <w:p w14:paraId="28F9A537" w14:textId="1B249504" w:rsidR="007D6976" w:rsidRPr="007D6976" w:rsidRDefault="007D6976" w:rsidP="007D6976">
      <w:pPr>
        <w:spacing w:line="480" w:lineRule="auto"/>
        <w:ind w:firstLine="720"/>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Hal in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lan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gan </w:t>
      </w:r>
      <w:bookmarkStart w:id="44" w:name="_Hlk200539292"/>
      <w:r w:rsidRPr="007D6976">
        <w:rPr>
          <w:rFonts w:ascii="Times New Roman" w:eastAsia="Times New Roman" w:hAnsi="Times New Roman" w:cs="Times New Roman"/>
          <w:i/>
          <w:iCs/>
          <w:kern w:val="0"/>
          <w:lang w:val="id"/>
          <w14:ligatures w14:val="none"/>
        </w:rPr>
        <w:t xml:space="preserve">Shari’ah </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nt</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rpris</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 Th</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00D7024B">
        <w:rPr>
          <w:rFonts w:ascii="Times New Roman" w:eastAsia="Times New Roman" w:hAnsi="Times New Roman" w:cs="Times New Roman"/>
          <w:i/>
          <w:iCs/>
          <w:kern w:val="0"/>
          <w:lang w:val="id"/>
          <w14:ligatures w14:val="none"/>
        </w:rPr>
        <w:t>o</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ry </w:t>
      </w:r>
      <w:bookmarkEnd w:id="44"/>
      <w:r w:rsidRPr="007D6976">
        <w:rPr>
          <w:rFonts w:ascii="Times New Roman" w:eastAsia="Times New Roman" w:hAnsi="Times New Roman" w:cs="Times New Roman"/>
          <w:kern w:val="0"/>
          <w:lang w:val="id"/>
          <w14:ligatures w14:val="none"/>
        </w:rPr>
        <w:t>yang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ukak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tia (2021)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 bahwa as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unjukkan akuntabilitas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dap pimpinan/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bina bagi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ganisas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zakat yaitu adany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dalam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an dana ZIS.</w:t>
      </w:r>
    </w:p>
    <w:p w14:paraId="0C43FC46" w14:textId="77777777" w:rsidR="007D6976" w:rsidRPr="007D6976" w:rsidRDefault="007D6976" w:rsidP="007D6976">
      <w:pPr>
        <w:spacing w:line="480" w:lineRule="auto"/>
        <w:jc w:val="both"/>
        <w:rPr>
          <w:rFonts w:ascii="Times New Roman" w:eastAsia="Times New Roman" w:hAnsi="Times New Roman" w:cs="Times New Roman"/>
          <w:b/>
          <w:bCs/>
          <w:i/>
          <w:iCs/>
          <w:kern w:val="0"/>
          <w:lang w:val="id"/>
          <w14:ligatures w14:val="none"/>
        </w:rPr>
      </w:pPr>
      <w:r w:rsidRPr="007D6976">
        <w:rPr>
          <w:rFonts w:ascii="Times New Roman" w:eastAsia="Times New Roman" w:hAnsi="Times New Roman" w:cs="Times New Roman"/>
          <w:b/>
          <w:bCs/>
          <w:kern w:val="0"/>
          <w:lang w:val="id"/>
          <w14:ligatures w14:val="none"/>
        </w:rPr>
        <w:t xml:space="preserve">2) Pertanggungjawaban terhadap penyalur dana/muzakki </w:t>
      </w:r>
    </w:p>
    <w:p w14:paraId="2731B7A0" w14:textId="77777777" w:rsidR="007D6976" w:rsidRPr="007D6976" w:rsidRDefault="007D6976" w:rsidP="007D6976">
      <w:pPr>
        <w:spacing w:line="480" w:lineRule="auto"/>
        <w:jc w:val="both"/>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t>a. Adanya informasi secara transparan dan terbuka berupa laporan keuangan yang berisikan penjelasan sumber dan pendistribusian dana ZIS</w:t>
      </w:r>
    </w:p>
    <w:p w14:paraId="395E3B12" w14:textId="6887DD86"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Pada dasarnya pihak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ang amanah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wajiban dala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su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day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an,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ungkapk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ala aktivitas d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iatan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jadi tanggung jawabnya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pihak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 amanah. Maka dalam hal ini, para muzakk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pihak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 amanah atau pihak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itipkan dana ZIS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LAZ DPU Kaltim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ma 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si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ait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distribusian dana ZISnya. </w:t>
      </w:r>
    </w:p>
    <w:p w14:paraId="6F0CFDBC" w14:textId="25A7B56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juk dari hasi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tian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h di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k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umny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ahui bahwa pihak LAZ DPU Kalti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uat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ma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tribusian dana zakat, infaq d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ah yang dibuat satu tahu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ali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lui w</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si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ut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an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angan LAZ DPU Kaltim,</w:t>
      </w:r>
    </w:p>
    <w:p w14:paraId="606F15DF"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240" w:lineRule="auto"/>
        <w:ind w:left="720"/>
        <w:jc w:val="both"/>
        <w:rPr>
          <w:rFonts w:ascii="Times New Roman" w:eastAsia="DengXian" w:hAnsi="Times New Roman" w:cs="Times New Roman"/>
          <w:kern w:val="0"/>
          <w:lang w:val="id-ID"/>
          <w14:ligatures w14:val="none"/>
        </w:rPr>
      </w:pPr>
    </w:p>
    <w:p w14:paraId="20A70087" w14:textId="0D35C4A8"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24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lastRenderedPageBreak/>
        <w:t>“Kam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DPS/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 Syariah d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s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dibuat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hu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w</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d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yang masuk”(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41CBFFD4"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240" w:lineRule="auto"/>
        <w:ind w:left="720"/>
        <w:jc w:val="both"/>
        <w:rPr>
          <w:rFonts w:ascii="Times New Roman" w:eastAsia="Times New Roman" w:hAnsi="Times New Roman" w:cs="Times New Roman"/>
          <w:kern w:val="0"/>
          <w:lang w:val="id"/>
          <w14:ligatures w14:val="none"/>
        </w:rPr>
      </w:pPr>
    </w:p>
    <w:p w14:paraId="4A22381D" w14:textId="0F9EBE89"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Lalu untuk muzakk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an,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hanya d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ik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kukan transaksi dana ZIS saja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um di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car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l namun untuk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tribusian hanya di up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ad diw</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si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LAZ DPU Kaltim,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mana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lah disampai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hara Yayasan LAZ DPU Kaltim,</w:t>
      </w:r>
    </w:p>
    <w:p w14:paraId="1DCF910C" w14:textId="13FF255C" w:rsidR="007D6976" w:rsidRPr="007D6976" w:rsidRDefault="007D6976" w:rsidP="007D6976">
      <w:pPr>
        <w:spacing w:after="0" w:line="276" w:lineRule="auto"/>
        <w:ind w:left="720"/>
        <w:contextualSpacing/>
        <w:rPr>
          <w:rFonts w:ascii="Times New Roman" w:eastAsia="DengXian" w:hAnsi="Times New Roman" w:cs="Times New Roman"/>
          <w:kern w:val="0"/>
          <w:lang w:val="id-ID"/>
          <w14:ligatures w14:val="none"/>
        </w:rPr>
      </w:pPr>
      <w:r w:rsidRPr="007D6976">
        <w:rPr>
          <w:rFonts w:ascii="Times New Roman" w:eastAsia="Times New Roman" w:hAnsi="Times New Roman" w:cs="Times New Roman"/>
          <w:kern w:val="0"/>
          <w:lang w:val="id"/>
          <w14:ligatures w14:val="none"/>
        </w:rPr>
        <w:t>“</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ap zakat yang di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n itu ada bukt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zakat namanya, jad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ka ada transaksi zakat masuk,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 amil a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tat,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ika transaksi d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m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tis akan muncul bukt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zakat dan kwitansi zakat yang akan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hak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yar zakat”</w:t>
      </w:r>
    </w:p>
    <w:p w14:paraId="3EFC2B0A" w14:textId="7C872E67" w:rsidR="007D6976" w:rsidRPr="007D6976" w:rsidRDefault="007D6976" w:rsidP="007D6976">
      <w:pPr>
        <w:spacing w:line="276" w:lineRule="auto"/>
        <w:ind w:left="720"/>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6B0BE284" w14:textId="77777777" w:rsidR="007D6976" w:rsidRPr="007D6976" w:rsidRDefault="007D6976" w:rsidP="007D6976">
      <w:pPr>
        <w:spacing w:line="276" w:lineRule="auto"/>
        <w:ind w:left="720"/>
        <w:contextualSpacing/>
        <w:rPr>
          <w:rFonts w:ascii="Times New Roman" w:eastAsia="DengXian" w:hAnsi="Times New Roman" w:cs="Times New Roman"/>
          <w:kern w:val="0"/>
          <w:lang w:val="id-ID"/>
          <w14:ligatures w14:val="none"/>
        </w:rPr>
      </w:pPr>
    </w:p>
    <w:p w14:paraId="41FDD186" w14:textId="05B03010"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ingga hal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ut sudah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jal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uai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n k</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p </w:t>
      </w:r>
      <w:bookmarkStart w:id="45" w:name="_Hlk200540590"/>
      <w:r w:rsidRPr="007D6976">
        <w:rPr>
          <w:rFonts w:ascii="Times New Roman" w:eastAsia="Times New Roman" w:hAnsi="Times New Roman" w:cs="Times New Roman"/>
          <w:i/>
          <w:iCs/>
          <w:kern w:val="0"/>
          <w:lang w:val="id"/>
          <w14:ligatures w14:val="none"/>
        </w:rPr>
        <w:t xml:space="preserve">Shari’ah </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nt</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rpris</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 Th</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00D7024B">
        <w:rPr>
          <w:rFonts w:ascii="Times New Roman" w:eastAsia="Times New Roman" w:hAnsi="Times New Roman" w:cs="Times New Roman"/>
          <w:i/>
          <w:iCs/>
          <w:kern w:val="0"/>
          <w:lang w:val="id"/>
          <w14:ligatures w14:val="none"/>
        </w:rPr>
        <w:t>o</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ry </w:t>
      </w:r>
      <w:bookmarkEnd w:id="45"/>
      <w:r w:rsidRPr="007D6976">
        <w:rPr>
          <w:rFonts w:ascii="Times New Roman" w:eastAsia="Times New Roman" w:hAnsi="Times New Roman" w:cs="Times New Roman"/>
          <w:kern w:val="0"/>
          <w:lang w:val="id"/>
          <w14:ligatures w14:val="none"/>
        </w:rPr>
        <w:t>yang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ka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tia (2021)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 bahwa as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unjukkan akuntabilitas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dap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yalur dana atau muzakki (bagi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ganisas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zakat) yaitu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pa adanya 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si transparan d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buka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pa lap</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sik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an su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atau hasi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ma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distribusian dana ZIS. </w:t>
      </w:r>
    </w:p>
    <w:p w14:paraId="415BC6FD"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i/>
          <w:iCs/>
          <w:kern w:val="0"/>
          <w:lang w:val="id"/>
          <w14:ligatures w14:val="none"/>
        </w:rPr>
      </w:pPr>
      <w:r w:rsidRPr="007D6976">
        <w:rPr>
          <w:rFonts w:ascii="Times New Roman" w:eastAsia="Times New Roman" w:hAnsi="Times New Roman" w:cs="Times New Roman"/>
          <w:b/>
          <w:bCs/>
          <w:kern w:val="0"/>
          <w:lang w:val="id"/>
          <w14:ligatures w14:val="none"/>
        </w:rPr>
        <w:t xml:space="preserve">3) Pertanggungjawaban terhadap amil atau staf pelaksana </w:t>
      </w:r>
    </w:p>
    <w:p w14:paraId="78EDB26C"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t>A. Adanya pengungkapan kebijakan tentang hak amil</w:t>
      </w:r>
    </w:p>
    <w:p w14:paraId="51E2C342" w14:textId="728C5D71"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Dalam fatwa M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s Ulama Ind</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ia (MUI) 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8 Tahun 2011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ang Amil Zakat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cu pad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dapat Imam Al-Nawawi dalam kitab </w:t>
      </w:r>
      <w:r w:rsidRPr="007D6976">
        <w:rPr>
          <w:rFonts w:ascii="Times New Roman" w:eastAsia="Times New Roman" w:hAnsi="Times New Roman" w:cs="Times New Roman"/>
          <w:i/>
          <w:iCs/>
          <w:kern w:val="0"/>
          <w:lang w:val="id"/>
          <w14:ligatures w14:val="none"/>
        </w:rPr>
        <w:t xml:space="preserve">Al-Majmu’ Syarah Al Muhadzzab </w:t>
      </w:r>
      <w:r w:rsidRPr="007D6976">
        <w:rPr>
          <w:rFonts w:ascii="Times New Roman" w:eastAsia="Times New Roman" w:hAnsi="Times New Roman" w:cs="Times New Roman"/>
          <w:kern w:val="0"/>
          <w:lang w:val="id"/>
          <w14:ligatures w14:val="none"/>
        </w:rPr>
        <w:t>(6/168) di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kan bahwa amil zak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upakan </w:t>
      </w:r>
      <w:r w:rsidRPr="007D6976">
        <w:rPr>
          <w:rFonts w:ascii="Times New Roman" w:eastAsia="Times New Roman" w:hAnsi="Times New Roman" w:cs="Times New Roman"/>
          <w:kern w:val="0"/>
          <w:lang w:val="id"/>
          <w14:ligatures w14:val="none"/>
        </w:rPr>
        <w:lastRenderedPageBreak/>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gumpul wajib zakat,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t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cat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umpulk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agi,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jaga harta zakat. Amil zakat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kan 1/8 atau 12,5% dari harta zak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upah yang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uai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wajarannya. </w:t>
      </w:r>
    </w:p>
    <w:p w14:paraId="036995B8" w14:textId="7FBF1D86"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juk dari hasi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ti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umny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ahui LAZ DPU Kalti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kukan tanggungjawabnya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amil (staf) dar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jakan upah yakni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n upah dari hak amil. Hak amil diambilkan dari 12,5% dari dana zak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mana yang disampaikan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angan LAZ DPU Kaltim,</w:t>
      </w:r>
    </w:p>
    <w:p w14:paraId="04A1660D" w14:textId="3C42BD86" w:rsidR="007D6976" w:rsidRPr="007D6976" w:rsidRDefault="007D6976" w:rsidP="007D6976">
      <w:pPr>
        <w:spacing w:after="0" w:line="276" w:lineRule="auto"/>
        <w:ind w:left="720"/>
        <w:contextualSpacing/>
        <w:rPr>
          <w:rFonts w:ascii="Times New Roman" w:eastAsia="DengXian" w:hAnsi="Times New Roman" w:cs="Times New Roman"/>
          <w:b/>
          <w:bCs/>
          <w:kern w:val="0"/>
          <w14:ligatures w14:val="none"/>
        </w:rPr>
      </w:pPr>
      <w:r w:rsidRPr="007D6976">
        <w:rPr>
          <w:rFonts w:ascii="Times New Roman" w:eastAsia="Times New Roman" w:hAnsi="Times New Roman" w:cs="Times New Roman"/>
          <w:kern w:val="0"/>
          <w:lang w:val="id"/>
          <w14:ligatures w14:val="none"/>
        </w:rPr>
        <w:t>“</w:t>
      </w:r>
      <w:r w:rsidRPr="007D6976">
        <w:rPr>
          <w:rFonts w:ascii="Times New Roman" w:eastAsia="DengXian" w:hAnsi="Times New Roman" w:cs="Times New Roman"/>
          <w:kern w:val="0"/>
          <w:lang w:val="id-ID"/>
          <w14:ligatures w14:val="none"/>
        </w:rPr>
        <w:t>Hak Amil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12,5% dar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zakat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bulannya. Hak 12,5% biasa digunakan untuk gaji amil dan dan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Masyarakat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 </w:t>
      </w:r>
      <w:r w:rsidRPr="007D6976">
        <w:rPr>
          <w:rFonts w:ascii="Times New Roman" w:eastAsia="DengXian" w:hAnsi="Times New Roman" w:cs="Times New Roman"/>
          <w:kern w:val="0"/>
          <w14:ligatures w14:val="none"/>
        </w:rPr>
        <w:t>Lap</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n Tahunan atau Lap</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n k</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uangan t</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publikasi pada w</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bsit</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 xml:space="preserve"> LAZ DPU Kaltim biasanya dalam lap</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n k</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uangan tahunan yang diaudit. Dalam lap</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n itu, biasanya ada:</w:t>
      </w:r>
    </w:p>
    <w:p w14:paraId="3ED4A8A9" w14:textId="2DF02A28" w:rsidR="007D6976" w:rsidRPr="007D6976" w:rsidRDefault="007D6976" w:rsidP="00D7024B">
      <w:pPr>
        <w:numPr>
          <w:ilvl w:val="0"/>
          <w:numId w:val="18"/>
        </w:numPr>
        <w:spacing w:after="0" w:line="276" w:lineRule="auto"/>
        <w:contextualSpacing/>
        <w:rPr>
          <w:rFonts w:ascii="Times New Roman" w:eastAsia="DengXian" w:hAnsi="Times New Roman" w:cs="Times New Roman"/>
          <w:kern w:val="0"/>
          <w14:ligatures w14:val="none"/>
        </w:rPr>
      </w:pPr>
      <w:r w:rsidRPr="007D6976">
        <w:rPr>
          <w:rFonts w:ascii="Times New Roman" w:eastAsia="DengXian" w:hAnsi="Times New Roman" w:cs="Times New Roman"/>
          <w:kern w:val="0"/>
          <w14:ligatures w14:val="none"/>
        </w:rPr>
        <w:t>Rincian t</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tal p</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imaan zakat</w:t>
      </w:r>
    </w:p>
    <w:p w14:paraId="7F572E1D" w14:textId="2A5CE36F" w:rsidR="007D6976" w:rsidRPr="007D6976" w:rsidRDefault="007D6976" w:rsidP="00D7024B">
      <w:pPr>
        <w:numPr>
          <w:ilvl w:val="0"/>
          <w:numId w:val="18"/>
        </w:numPr>
        <w:spacing w:after="0" w:line="276" w:lineRule="auto"/>
        <w:contextualSpacing/>
        <w:rPr>
          <w:rFonts w:ascii="Times New Roman" w:eastAsia="DengXian" w:hAnsi="Times New Roman" w:cs="Times New Roman"/>
          <w:kern w:val="0"/>
          <w14:ligatures w14:val="none"/>
        </w:rPr>
      </w:pPr>
      <w:r w:rsidRPr="007D6976">
        <w:rPr>
          <w:rFonts w:ascii="Times New Roman" w:eastAsia="DengXian" w:hAnsi="Times New Roman" w:cs="Times New Roman"/>
          <w:kern w:val="0"/>
          <w14:ligatures w14:val="none"/>
        </w:rPr>
        <w:t>Al</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kasi dana t</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masuk hak amil (maksimal 1/8 atau 12,5%)</w:t>
      </w:r>
    </w:p>
    <w:p w14:paraId="4E90FCC1" w14:textId="3DB2654A" w:rsidR="007D6976" w:rsidRPr="007D6976" w:rsidRDefault="007D6976" w:rsidP="00D7024B">
      <w:pPr>
        <w:numPr>
          <w:ilvl w:val="0"/>
          <w:numId w:val="18"/>
        </w:numPr>
        <w:spacing w:after="0" w:line="276" w:lineRule="auto"/>
        <w:contextualSpacing/>
        <w:rPr>
          <w:rFonts w:ascii="Times New Roman" w:eastAsia="DengXian" w:hAnsi="Times New Roman" w:cs="Times New Roman"/>
          <w:kern w:val="0"/>
          <w14:ligatures w14:val="none"/>
        </w:rPr>
      </w:pPr>
      <w:r w:rsidRPr="007D6976">
        <w:rPr>
          <w:rFonts w:ascii="Times New Roman" w:eastAsia="DengXian" w:hAnsi="Times New Roman" w:cs="Times New Roman"/>
          <w:kern w:val="0"/>
          <w14:ligatures w14:val="none"/>
        </w:rPr>
        <w:t>Bukti p</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g</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 xml:space="preserve">luaran dana amil untuk </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p</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si</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al, gaji, p</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latihan, dll.</w:t>
      </w:r>
    </w:p>
    <w:p w14:paraId="2B3D5972" w14:textId="7297E2A5" w:rsidR="007D6976" w:rsidRPr="007D6976" w:rsidRDefault="007D6976" w:rsidP="007D6976">
      <w:pPr>
        <w:spacing w:line="276" w:lineRule="auto"/>
        <w:ind w:left="720"/>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6B9D4261" w14:textId="77777777" w:rsidR="007D6976" w:rsidRPr="007D6976" w:rsidRDefault="007D6976" w:rsidP="007D6976">
      <w:pPr>
        <w:spacing w:after="0" w:line="276" w:lineRule="auto"/>
        <w:ind w:left="720"/>
        <w:contextualSpacing/>
        <w:rPr>
          <w:rFonts w:ascii="Times New Roman" w:eastAsia="DengXian" w:hAnsi="Times New Roman" w:cs="Times New Roman"/>
          <w:b/>
          <w:bCs/>
          <w:kern w:val="0"/>
          <w:lang w:val="id-ID"/>
          <w14:ligatures w14:val="none"/>
        </w:rPr>
      </w:pPr>
    </w:p>
    <w:p w14:paraId="0B086686" w14:textId="77777777" w:rsidR="007D6976" w:rsidRPr="007D6976" w:rsidRDefault="007D6976" w:rsidP="007D6976">
      <w:pPr>
        <w:spacing w:line="259" w:lineRule="auto"/>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t>B. Adanya pengungkapan mengenai kebijakan bersifat nondiskriminasi yang</w:t>
      </w:r>
    </w:p>
    <w:p w14:paraId="5C51C9B7" w14:textId="77777777" w:rsidR="007D6976" w:rsidRPr="007D6976" w:rsidRDefault="007D6976" w:rsidP="007D6976">
      <w:pPr>
        <w:spacing w:line="259" w:lineRule="auto"/>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t xml:space="preserve"> ditujukan kepada amil dalam pelatihan.</w:t>
      </w:r>
    </w:p>
    <w:p w14:paraId="48B463AC" w14:textId="77777777" w:rsidR="007D6976" w:rsidRPr="007D6976" w:rsidRDefault="007D6976" w:rsidP="007D6976">
      <w:pPr>
        <w:spacing w:line="259" w:lineRule="auto"/>
        <w:rPr>
          <w:rFonts w:ascii="Times New Roman" w:eastAsia="Times New Roman" w:hAnsi="Times New Roman" w:cs="Times New Roman"/>
          <w:b/>
          <w:bCs/>
          <w:kern w:val="0"/>
          <w:lang w:val="id"/>
          <w14:ligatures w14:val="none"/>
        </w:rPr>
      </w:pPr>
    </w:p>
    <w:p w14:paraId="4B60906E" w14:textId="73FC110B"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b/>
          <w:bCs/>
          <w:kern w:val="0"/>
          <w:lang w:val="id"/>
          <w14:ligatures w14:val="none"/>
        </w:rPr>
        <w:tab/>
      </w:r>
      <w:r w:rsidRPr="007D6976">
        <w:rPr>
          <w:rFonts w:ascii="Times New Roman" w:eastAsia="Times New Roman" w:hAnsi="Times New Roman" w:cs="Times New Roman"/>
          <w:kern w:val="0"/>
          <w:lang w:val="id"/>
          <w14:ligatures w14:val="none"/>
        </w:rPr>
        <w:t>Tanggungjawab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amil tidak hany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jak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ang upah. Namun jug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jakan dalam ha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inaan atau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tihan. Amil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k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inaan atau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tihan aga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mpuan para amil dapat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ang.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mana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lah disampai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 HRD d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si</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al, </w:t>
      </w:r>
    </w:p>
    <w:p w14:paraId="5291A8B9" w14:textId="77777777" w:rsidR="007D6976" w:rsidRPr="007D6976" w:rsidRDefault="007D6976" w:rsidP="007D6976">
      <w:pPr>
        <w:spacing w:line="259" w:lineRule="auto"/>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br w:type="page"/>
      </w:r>
    </w:p>
    <w:p w14:paraId="3902961A" w14:textId="43370B75" w:rsidR="007D6976" w:rsidRPr="007D6976" w:rsidRDefault="007D6976" w:rsidP="007D6976">
      <w:pPr>
        <w:spacing w:line="240" w:lineRule="auto"/>
        <w:ind w:left="720"/>
        <w:rPr>
          <w:rFonts w:ascii="Times New Roman" w:eastAsia="DengXian" w:hAnsi="Times New Roman" w:cs="Times New Roman"/>
          <w:b/>
          <w:bCs/>
          <w:kern w:val="0"/>
          <w:lang w:val="id-ID"/>
          <w14:ligatures w14:val="none"/>
        </w:rPr>
      </w:pPr>
      <w:r w:rsidRPr="007D6976">
        <w:rPr>
          <w:rFonts w:ascii="Times New Roman" w:eastAsia="Times New Roman" w:hAnsi="Times New Roman" w:cs="Times New Roman"/>
          <w:kern w:val="0"/>
          <w:lang w:val="id"/>
          <w14:ligatures w14:val="none"/>
        </w:rPr>
        <w:lastRenderedPageBreak/>
        <w:t>“</w:t>
      </w:r>
      <w:r w:rsidRPr="007D6976">
        <w:rPr>
          <w:rFonts w:ascii="Times New Roman" w:eastAsia="DengXian" w:hAnsi="Times New Roman" w:cs="Times New Roman"/>
          <w:kern w:val="0"/>
          <w:lang w:val="id-ID"/>
          <w14:ligatures w14:val="none"/>
        </w:rPr>
        <w:t>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untuk ami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ksana, biasanya diada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HRD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lui kajian kajian rutin, biasanya ada juga rapat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inasi yang dilaku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pa bul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C</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ny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 dan  Digitalisasi Zaka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aplika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baru yang diluncurkan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 BAZNAS yaitu SIMB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nukasi dan publik 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king,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fikasi Amil Zakat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pat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fikasi amil zaka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f</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UU 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23/2011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dan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manfaa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yang baik d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Hrd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33453591" w14:textId="77777777" w:rsidR="007D6976" w:rsidRPr="007D6976" w:rsidRDefault="007D6976" w:rsidP="007D6976">
      <w:pPr>
        <w:spacing w:after="0" w:line="276" w:lineRule="auto"/>
        <w:ind w:left="720"/>
        <w:contextualSpacing/>
        <w:rPr>
          <w:rFonts w:ascii="Times New Roman" w:eastAsia="DengXian" w:hAnsi="Times New Roman" w:cs="Times New Roman"/>
          <w:b/>
          <w:bCs/>
          <w:kern w:val="0"/>
          <w:lang w:val="id-ID"/>
          <w14:ligatures w14:val="none"/>
        </w:rPr>
      </w:pPr>
    </w:p>
    <w:p w14:paraId="0124D884" w14:textId="6FFC3F4A"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kern w:val="0"/>
          <w:lang w:val="id"/>
          <w14:ligatures w14:val="none"/>
        </w:rPr>
        <w:tab/>
        <w:t>Hal-hal diatas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lan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n k</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p </w:t>
      </w:r>
      <w:r w:rsidRPr="007D6976">
        <w:rPr>
          <w:rFonts w:ascii="Times New Roman" w:eastAsia="Times New Roman" w:hAnsi="Times New Roman" w:cs="Times New Roman"/>
          <w:i/>
          <w:iCs/>
          <w:kern w:val="0"/>
          <w:lang w:val="id"/>
          <w14:ligatures w14:val="none"/>
        </w:rPr>
        <w:t xml:space="preserve">Shari’ah </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nt</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rpris</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 Th</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00D7024B">
        <w:rPr>
          <w:rFonts w:ascii="Times New Roman" w:eastAsia="Times New Roman" w:hAnsi="Times New Roman" w:cs="Times New Roman"/>
          <w:i/>
          <w:iCs/>
          <w:kern w:val="0"/>
          <w:lang w:val="id"/>
          <w14:ligatures w14:val="none"/>
        </w:rPr>
        <w:t>o</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ry </w:t>
      </w:r>
      <w:r w:rsidRPr="007D6976">
        <w:rPr>
          <w:rFonts w:ascii="Times New Roman" w:eastAsia="Times New Roman" w:hAnsi="Times New Roman" w:cs="Times New Roman"/>
          <w:kern w:val="0"/>
          <w:lang w:val="id"/>
          <w14:ligatures w14:val="none"/>
        </w:rPr>
        <w:t>yang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ka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tia (2021)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 bahwa as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unjukkan akuntabilitas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dap karyawan/amil yaitu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p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ungkap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jak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ang upah,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ta adany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ungkap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jakan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ifat 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kriminasi yang ditujuk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amil dalam ha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tihan.</w:t>
      </w:r>
    </w:p>
    <w:p w14:paraId="7D92F573"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i/>
          <w:iCs/>
          <w:kern w:val="0"/>
          <w:lang w:val="id"/>
          <w14:ligatures w14:val="none"/>
        </w:rPr>
      </w:pPr>
      <w:r w:rsidRPr="007D6976">
        <w:rPr>
          <w:rFonts w:ascii="Times New Roman" w:eastAsia="Times New Roman" w:hAnsi="Times New Roman" w:cs="Times New Roman"/>
          <w:b/>
          <w:bCs/>
          <w:kern w:val="0"/>
          <w:lang w:val="id"/>
          <w14:ligatures w14:val="none"/>
        </w:rPr>
        <w:t xml:space="preserve">4) Pertanggungjawaban terhadap mustahik/penerima manfaat </w:t>
      </w:r>
      <w:r w:rsidRPr="007D6976">
        <w:rPr>
          <w:rFonts w:ascii="Times New Roman" w:eastAsia="Times New Roman" w:hAnsi="Times New Roman" w:cs="Times New Roman"/>
          <w:b/>
          <w:bCs/>
          <w:i/>
          <w:iCs/>
          <w:kern w:val="0"/>
          <w:lang w:val="id"/>
          <w14:ligatures w14:val="none"/>
        </w:rPr>
        <w:t xml:space="preserve">(Indirect Stakeholders) </w:t>
      </w:r>
    </w:p>
    <w:p w14:paraId="09DF3125" w14:textId="43B490FE"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b/>
          <w:bCs/>
          <w:kern w:val="0"/>
          <w:lang w:val="id"/>
          <w14:ligatures w14:val="none"/>
        </w:rPr>
        <w:tab/>
      </w:r>
      <w:r w:rsidRPr="007D6976">
        <w:rPr>
          <w:rFonts w:ascii="Times New Roman" w:eastAsia="Times New Roman" w:hAnsi="Times New Roman" w:cs="Times New Roman"/>
          <w:kern w:val="0"/>
          <w:lang w:val="id"/>
          <w14:ligatures w14:val="none"/>
        </w:rPr>
        <w:t>Salah satu asas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an zakat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cantum dalam Undang-Undang 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23 tahun 2011 Pasal 2 yaitu asas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nfaatan, yang artiny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an zakat dilakukan untuk bis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n manfa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ar-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arnya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ma zakat atau mustahik (S</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itra,2016). 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ag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zakat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ualitas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iknya dap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zakat yang ada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cara </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f</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tif.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tribusian zakat harus dap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y</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uh mustahik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punyai nilai-nilai manfaat bagi mustahik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ut.</w:t>
      </w:r>
    </w:p>
    <w:p w14:paraId="526D1AE7" w14:textId="77777777" w:rsidR="007D6976" w:rsidRPr="007D6976" w:rsidRDefault="007D6976" w:rsidP="007D6976">
      <w:pPr>
        <w:spacing w:line="259" w:lineRule="auto"/>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br w:type="page"/>
      </w:r>
    </w:p>
    <w:p w14:paraId="3EADEE2E"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lastRenderedPageBreak/>
        <w:t>a. Adanya bantuan kepada mustahik untuk meningkatkan kualitas baik dalam hal kesejahteraan hidup, pendidikan dan kesehatan</w:t>
      </w:r>
    </w:p>
    <w:p w14:paraId="31972185" w14:textId="376112F0"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juk dari hasi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tian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h di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k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umny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ahui LAZ DPU Kaltim dala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yan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ustahik sangat baik,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bukti dari sigapnya dala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n mustahik, LAZ DPU Kalti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n bantu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ustahik untu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ingkatkan kualitas baik dalam hal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h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an hidup,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dikan, d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atan,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lihat dari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 LAZ DPU Kaltim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c</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inkan dalam Lima pila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idupan yaitu :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duli </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ul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dik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ul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at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ul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nusia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uli S</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ial Dakwah.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bagaimana yang disampai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gram LAZ DPU Kaltim, </w:t>
      </w:r>
    </w:p>
    <w:p w14:paraId="0DEDB7BF" w14:textId="5D09B44F" w:rsidR="007D6976" w:rsidRPr="007D6976" w:rsidRDefault="007D6976" w:rsidP="007D6976">
      <w:pPr>
        <w:spacing w:after="0" w:line="276" w:lineRule="auto"/>
        <w:ind w:left="720"/>
        <w:contextualSpacing/>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LAZ DPU Kaltim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punyai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dayaan zak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lui lima pilar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ulian yaitu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hatan, </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i, s</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ial dakwah,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nusia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dikan.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n adanya 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ram ini, diharapk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ukung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uh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capain tar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 Sustainab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v</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 G</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al di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bagai bidang.</w:t>
      </w:r>
      <w:r w:rsidRPr="007D6976">
        <w:rPr>
          <w:rFonts w:ascii="Arial" w:eastAsia="Times New Roman" w:hAnsi="Arial" w:cs="Arial"/>
          <w:color w:val="001D35"/>
          <w:kern w:val="0"/>
          <w:sz w:val="27"/>
          <w:szCs w:val="27"/>
          <w:shd w:val="clear" w:color="auto" w:fill="FFFFFF"/>
          <w:lang w:val="id"/>
          <w14:ligatures w14:val="none"/>
        </w:rPr>
        <w:t xml:space="preserve"> </w:t>
      </w:r>
      <w:r w:rsidRPr="007D6976">
        <w:rPr>
          <w:rFonts w:ascii="Times New Roman" w:eastAsia="Times New Roman" w:hAnsi="Times New Roman" w:cs="Times New Roman"/>
          <w:kern w:val="0"/>
          <w:lang w:val="id"/>
          <w14:ligatures w14:val="none"/>
        </w:rPr>
        <w:t>SDGs adalah singkatan dari Sustainab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v</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 G</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als, atau dalam bahasa Ind</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i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l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Tuju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angunan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njutan. Ini adalah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kaian tujuan yang di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pakati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tan Bangsa-Bangsa (PBB)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r</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cana aksi untu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capai masa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n yang 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h baik dan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njutan bag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a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 di dunia.</w:t>
      </w:r>
      <w:r w:rsidRPr="007D6976">
        <w:rPr>
          <w:rFonts w:ascii="Times New Roman" w:eastAsia="Times New Roman" w:hAnsi="Times New Roman" w:cs="Times New Roman"/>
          <w:kern w:val="0"/>
          <w:sz w:val="22"/>
          <w:szCs w:val="22"/>
          <w:lang w:val="id"/>
          <w14:ligatures w14:val="none"/>
        </w:rPr>
        <w:t xml:space="preserve"> </w:t>
      </w:r>
      <w:r w:rsidRPr="007D6976">
        <w:rPr>
          <w:rFonts w:ascii="Times New Roman" w:eastAsia="Times New Roman" w:hAnsi="Times New Roman" w:cs="Times New Roman"/>
          <w:kern w:val="0"/>
          <w:lang w:val="id"/>
          <w14:ligatures w14:val="none"/>
        </w:rPr>
        <w:t>Tuju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bangunan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njutan (SDGs), jug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l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Tujuan G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l, diad</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psi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atan Bangsa-Bangsa pada tahun 2015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an univ</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al untuk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tindak guna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khir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iskin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ndungi pla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 ini,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astikan bahwa pada tahun 2030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a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ikmat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amaian d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h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an”(Wawancara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Pr</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pada tanggal 28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i 2025).</w:t>
      </w:r>
    </w:p>
    <w:p w14:paraId="73AED859"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p>
    <w:p w14:paraId="15AED6DB" w14:textId="4DD8C919"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 xml:space="preserve">Lalu ditambah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na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 HRD d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si</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l LAZ DPU Kaltim,</w:t>
      </w:r>
    </w:p>
    <w:p w14:paraId="6F75413C" w14:textId="4BA9C1B2" w:rsidR="007D6976" w:rsidRPr="007D6976" w:rsidRDefault="007D6976" w:rsidP="007D6976">
      <w:pPr>
        <w:spacing w:after="0" w:line="276" w:lineRule="auto"/>
        <w:ind w:left="720"/>
        <w:contextualSpacing/>
        <w:rPr>
          <w:rFonts w:ascii="Times New Roman" w:eastAsia="DengXian" w:hAnsi="Times New Roman" w:cs="Times New Roman"/>
          <w:kern w:val="0"/>
          <w:lang w:val="id-ID"/>
          <w14:ligatures w14:val="none"/>
        </w:rPr>
      </w:pPr>
      <w:r w:rsidRPr="007D6976">
        <w:rPr>
          <w:rFonts w:ascii="Times New Roman" w:eastAsia="Times New Roman" w:hAnsi="Times New Roman" w:cs="Times New Roman"/>
          <w:kern w:val="0"/>
          <w:lang w:val="id"/>
          <w14:ligatures w14:val="none"/>
        </w:rPr>
        <w:t>“</w:t>
      </w:r>
      <w:r w:rsidRPr="007D6976">
        <w:rPr>
          <w:rFonts w:ascii="Times New Roman" w:eastAsia="DengXian" w:hAnsi="Times New Roman" w:cs="Times New Roman"/>
          <w:kern w:val="0"/>
          <w:lang w:val="id-ID"/>
          <w14:ligatures w14:val="none"/>
        </w:rPr>
        <w:t>DP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sud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uai dala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SDG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lui </w:t>
      </w:r>
      <w:r w:rsidRPr="007D6976">
        <w:rPr>
          <w:rFonts w:ascii="Times New Roman" w:eastAsia="DengXian" w:hAnsi="Times New Roman" w:cs="Times New Roman"/>
          <w:i/>
          <w:iCs/>
          <w:kern w:val="0"/>
          <w:lang w:val="id-ID"/>
          <w14:ligatures w14:val="none"/>
        </w:rPr>
        <w:t>pilar k</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manusiaan</w:t>
      </w:r>
      <w:r w:rsidRPr="007D6976">
        <w:rPr>
          <w:rFonts w:ascii="Times New Roman" w:eastAsia="DengXian" w:hAnsi="Times New Roman" w:cs="Times New Roman"/>
          <w:kern w:val="0"/>
          <w:lang w:val="id-ID"/>
          <w14:ligatures w14:val="none"/>
        </w:rPr>
        <w:t xml:space="preserve">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santun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li dhuaf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ah </w:t>
      </w:r>
      <w:r w:rsidRPr="007D6976">
        <w:rPr>
          <w:rFonts w:ascii="Times New Roman" w:eastAsia="DengXian" w:hAnsi="Times New Roman" w:cs="Times New Roman"/>
          <w:kern w:val="0"/>
          <w:lang w:val="id-ID"/>
          <w14:ligatures w14:val="none"/>
        </w:rPr>
        <w:lastRenderedPageBreak/>
        <w:t>rumah dhuaf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udian pada </w:t>
      </w:r>
      <w:r w:rsidRPr="007D6976">
        <w:rPr>
          <w:rFonts w:ascii="Times New Roman" w:eastAsia="DengXian" w:hAnsi="Times New Roman" w:cs="Times New Roman"/>
          <w:i/>
          <w:iCs/>
          <w:kern w:val="0"/>
          <w:lang w:val="id-ID"/>
          <w14:ligatures w14:val="none"/>
        </w:rPr>
        <w:t>pilar k</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hatan </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layan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tan lansia, m</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l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ling, khitanan massal dhuafa, layanan air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i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udian pada </w:t>
      </w:r>
      <w:r w:rsidRPr="007D6976">
        <w:rPr>
          <w:rFonts w:ascii="Times New Roman" w:eastAsia="DengXian" w:hAnsi="Times New Roman" w:cs="Times New Roman"/>
          <w:i/>
          <w:iCs/>
          <w:kern w:val="0"/>
          <w:lang w:val="id-ID"/>
          <w14:ligatures w14:val="none"/>
        </w:rPr>
        <w:t>pilar p</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ndidikan </w:t>
      </w:r>
      <w:r w:rsidRPr="007D6976">
        <w:rPr>
          <w:rFonts w:ascii="Times New Roman" w:eastAsia="DengXian" w:hAnsi="Times New Roman" w:cs="Times New Roman"/>
          <w:kern w:val="0"/>
          <w:lang w:val="id-ID"/>
          <w14:ligatures w14:val="none"/>
        </w:rPr>
        <w:t>ad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siswa juara, 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 anak 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ri, pada </w:t>
      </w:r>
      <w:r w:rsidRPr="007D6976">
        <w:rPr>
          <w:rFonts w:ascii="Times New Roman" w:eastAsia="DengXian" w:hAnsi="Times New Roman" w:cs="Times New Roman"/>
          <w:i/>
          <w:iCs/>
          <w:kern w:val="0"/>
          <w:lang w:val="id-ID"/>
          <w14:ligatures w14:val="none"/>
        </w:rPr>
        <w:t>pilar s</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sial dakwah </w:t>
      </w:r>
      <w:r w:rsidRPr="007D6976">
        <w:rPr>
          <w:rFonts w:ascii="Times New Roman" w:eastAsia="DengXian" w:hAnsi="Times New Roman" w:cs="Times New Roman"/>
          <w:kern w:val="0"/>
          <w:lang w:val="id-ID"/>
          <w14:ligatures w14:val="none"/>
        </w:rPr>
        <w:t>ada rumah qur,an tahsi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guru ngaj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udian pada </w:t>
      </w:r>
      <w:r w:rsidRPr="007D6976">
        <w:rPr>
          <w:rFonts w:ascii="Times New Roman" w:eastAsia="DengXian" w:hAnsi="Times New Roman" w:cs="Times New Roman"/>
          <w:i/>
          <w:iCs/>
          <w:kern w:val="0"/>
          <w:lang w:val="id-ID"/>
          <w14:ligatures w14:val="none"/>
        </w:rPr>
        <w:t xml:space="preserve">pilar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k</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mi </w:t>
      </w:r>
      <w:r w:rsidRPr="007D6976">
        <w:rPr>
          <w:rFonts w:ascii="Times New Roman" w:eastAsia="DengXian" w:hAnsi="Times New Roman" w:cs="Times New Roman"/>
          <w:kern w:val="0"/>
          <w:lang w:val="id-ID"/>
          <w14:ligatures w14:val="none"/>
        </w:rPr>
        <w:t>ada bina usah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ktif, dan bis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disabilitas”(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Hrd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0054850D" w14:textId="77777777" w:rsidR="007D6976" w:rsidRPr="007D6976" w:rsidRDefault="007D6976" w:rsidP="007D6976">
      <w:pPr>
        <w:spacing w:line="276" w:lineRule="auto"/>
        <w:ind w:left="720"/>
        <w:contextualSpacing/>
        <w:rPr>
          <w:rFonts w:ascii="Times New Roman" w:eastAsia="DengXian" w:hAnsi="Times New Roman" w:cs="Times New Roman"/>
          <w:kern w:val="0"/>
          <w:lang w:val="id-ID"/>
          <w14:ligatures w14:val="none"/>
        </w:rPr>
      </w:pPr>
    </w:p>
    <w:p w14:paraId="4580E6B7" w14:textId="732692AE"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ingga hal in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lan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an d</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ngan </w:t>
      </w:r>
      <w:r w:rsidRPr="007D6976">
        <w:rPr>
          <w:rFonts w:ascii="Times New Roman" w:eastAsia="Times New Roman" w:hAnsi="Times New Roman" w:cs="Times New Roman"/>
          <w:i/>
          <w:iCs/>
          <w:kern w:val="0"/>
          <w:lang w:val="id"/>
          <w14:ligatures w14:val="none"/>
        </w:rPr>
        <w:t xml:space="preserve">Shari’ah </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nt</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rpris</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 Th</w:t>
      </w:r>
      <w:r w:rsidR="00D7024B">
        <w:rPr>
          <w:rFonts w:ascii="Times New Roman" w:eastAsia="Times New Roman" w:hAnsi="Times New Roman" w:cs="Times New Roman"/>
          <w:i/>
          <w:iCs/>
          <w:kern w:val="0"/>
          <w:lang w:val="id"/>
          <w14:ligatures w14:val="none"/>
        </w:rPr>
        <w:t>e</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00D7024B">
        <w:rPr>
          <w:rFonts w:ascii="Times New Roman" w:eastAsia="Times New Roman" w:hAnsi="Times New Roman" w:cs="Times New Roman"/>
          <w:i/>
          <w:iCs/>
          <w:kern w:val="0"/>
          <w:lang w:val="id"/>
          <w14:ligatures w14:val="none"/>
        </w:rPr>
        <w:t>o</w:t>
      </w:r>
      <w:r w:rsidR="00D7024B" w:rsidRPr="00D7024B">
        <w:rPr>
          <w:rFonts w:ascii="Taken by Vultures Alternates De" w:eastAsia="Times New Roman" w:hAnsi="Taken by Vultures Alternates De" w:cs="Times New Roman"/>
          <w:i/>
          <w:iCs/>
          <w:spacing w:val="-20"/>
          <w:w w:val="1"/>
          <w:kern w:val="0"/>
          <w:sz w:val="6"/>
          <w:lang w:val="id"/>
          <w14:ligatures w14:val="none"/>
        </w:rPr>
        <w:t>ì</w:t>
      </w:r>
      <w:r w:rsidRPr="007D6976">
        <w:rPr>
          <w:rFonts w:ascii="Times New Roman" w:eastAsia="Times New Roman" w:hAnsi="Times New Roman" w:cs="Times New Roman"/>
          <w:i/>
          <w:iCs/>
          <w:kern w:val="0"/>
          <w:lang w:val="id"/>
          <w14:ligatures w14:val="none"/>
        </w:rPr>
        <w:t xml:space="preserve">ry </w:t>
      </w:r>
      <w:r w:rsidRPr="007D6976">
        <w:rPr>
          <w:rFonts w:ascii="Times New Roman" w:eastAsia="Times New Roman" w:hAnsi="Times New Roman" w:cs="Times New Roman"/>
          <w:kern w:val="0"/>
          <w:lang w:val="id"/>
          <w14:ligatures w14:val="none"/>
        </w:rPr>
        <w:t>yang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ka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utia (2021)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apat bahwa as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k yang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unjukkan akuntabilitas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hadap Allah bagi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ganisas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 zakat yakni adanya bantu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ustahik untuk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ingkatkan kualitas baik dalam hal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jah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aan hidup,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dikan, d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atan.</w:t>
      </w:r>
    </w:p>
    <w:p w14:paraId="7D1FCDA6" w14:textId="77777777" w:rsidR="007D6976" w:rsidRPr="007D6976" w:rsidRDefault="007D6976" w:rsidP="007D6976">
      <w:pPr>
        <w:spacing w:line="259" w:lineRule="auto"/>
        <w:rPr>
          <w:rFonts w:ascii="Times New Roman" w:eastAsia="Times New Roman" w:hAnsi="Times New Roman" w:cs="Times New Roman"/>
          <w:kern w:val="0"/>
          <w:lang w:val="id"/>
          <w14:ligatures w14:val="none"/>
        </w:rPr>
      </w:pPr>
    </w:p>
    <w:p w14:paraId="4821595B"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b/>
          <w:bCs/>
          <w:i/>
          <w:iCs/>
          <w:kern w:val="0"/>
          <w:lang w:val="id"/>
          <w14:ligatures w14:val="none"/>
        </w:rPr>
      </w:pPr>
      <w:r w:rsidRPr="007D6976">
        <w:rPr>
          <w:rFonts w:ascii="Times New Roman" w:eastAsia="Times New Roman" w:hAnsi="Times New Roman" w:cs="Times New Roman"/>
          <w:b/>
          <w:bCs/>
          <w:kern w:val="0"/>
          <w:lang w:val="id"/>
          <w14:ligatures w14:val="none"/>
        </w:rPr>
        <w:t xml:space="preserve">5) Pertanggungjawaban terhadap masyarakat </w:t>
      </w:r>
      <w:r w:rsidRPr="007D6976">
        <w:rPr>
          <w:rFonts w:ascii="Times New Roman" w:eastAsia="Times New Roman" w:hAnsi="Times New Roman" w:cs="Times New Roman"/>
          <w:b/>
          <w:bCs/>
          <w:i/>
          <w:iCs/>
          <w:kern w:val="0"/>
          <w:lang w:val="id"/>
          <w14:ligatures w14:val="none"/>
        </w:rPr>
        <w:t>(Indirect Stakeholders)</w:t>
      </w:r>
    </w:p>
    <w:p w14:paraId="426DE23B" w14:textId="4D61A0E5"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b/>
          <w:bCs/>
          <w:kern w:val="0"/>
          <w:lang w:val="id"/>
          <w14:ligatures w14:val="none"/>
        </w:rPr>
        <w:tab/>
      </w:r>
      <w:r w:rsidRPr="007D6976">
        <w:rPr>
          <w:rFonts w:ascii="Times New Roman" w:eastAsia="Times New Roman" w:hAnsi="Times New Roman" w:cs="Times New Roman"/>
          <w:kern w:val="0"/>
          <w:lang w:val="id"/>
          <w14:ligatures w14:val="none"/>
        </w:rPr>
        <w:t>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si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i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umpulan d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tribusian ZIS adalah hal yang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lu jug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tahui transparansinya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syarak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salah satu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uk akuntabilitas LAZ DPU Kaltim. Akuntabilitas dalam lingkungan LAZ DPU Kaltim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tujuan agar dapat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ingkatk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cayaan masyarakat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hadap LAZ DPU Kaltim.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mana asas akuntabilitas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an zakat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cantum dalam Undang-Undang N</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 23 tahun 2011 Pasal 2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kn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an zakat harus dapat di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tanggungjawaban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ada masyarakat dan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mudahkan untuk diak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s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syarakat dan pihak lain yang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tingan.</w:t>
      </w:r>
    </w:p>
    <w:p w14:paraId="0C8CDA09" w14:textId="77777777" w:rsidR="007D6976" w:rsidRPr="007D6976" w:rsidRDefault="007D6976" w:rsidP="007D6976">
      <w:pPr>
        <w:spacing w:line="259" w:lineRule="auto"/>
        <w:rPr>
          <w:rFonts w:ascii="Times New Roman" w:eastAsia="Times New Roman" w:hAnsi="Times New Roman" w:cs="Times New Roman"/>
          <w:b/>
          <w:bCs/>
          <w:kern w:val="0"/>
          <w:lang w:val="id"/>
          <w14:ligatures w14:val="none"/>
        </w:rPr>
      </w:pPr>
      <w:r w:rsidRPr="007D6976">
        <w:rPr>
          <w:rFonts w:ascii="Times New Roman" w:eastAsia="Times New Roman" w:hAnsi="Times New Roman" w:cs="Times New Roman"/>
          <w:b/>
          <w:bCs/>
          <w:kern w:val="0"/>
          <w:lang w:val="id"/>
          <w14:ligatures w14:val="none"/>
        </w:rPr>
        <w:t>A) Adanya informasi tentang kegiatan penerimaan dan pendistribusian dana ZIS</w:t>
      </w:r>
    </w:p>
    <w:p w14:paraId="129554A1" w14:textId="69638C11"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ab/>
        <w:t>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ujuk dari hasil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itian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h dij</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ask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umnya, di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tahui bahwa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yampaian 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si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g</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ai 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giatan 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ndistribusian,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ta jumlah </w:t>
      </w:r>
      <w:r w:rsidRPr="007D6976">
        <w:rPr>
          <w:rFonts w:ascii="Times New Roman" w:eastAsia="Times New Roman" w:hAnsi="Times New Roman" w:cs="Times New Roman"/>
          <w:kern w:val="0"/>
          <w:lang w:val="id"/>
          <w14:ligatures w14:val="none"/>
        </w:rPr>
        <w:lastRenderedPageBreak/>
        <w:t>dana yang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kumpul dan yang disalur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LAZ DPU Kaltim sudah cukup t</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sampaikan di masyarak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p</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ti m</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dia s</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sial instagram yang 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ih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ing dijangkau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masyarakat.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bagaimana yang disampai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rman masyarakat I, </w:t>
      </w:r>
    </w:p>
    <w:p w14:paraId="05DC514D" w14:textId="34190CDF" w:rsidR="007D6976" w:rsidRPr="007D6976" w:rsidRDefault="007D6976" w:rsidP="007D6976">
      <w:pPr>
        <w:spacing w:line="259" w:lineRule="auto"/>
        <w:rPr>
          <w:rFonts w:ascii="Times New Roman" w:eastAsia="Times New Roman" w:hAnsi="Times New Roman" w:cs="Times New Roman"/>
          <w:kern w:val="0"/>
          <w:lang w:val="id"/>
          <w14:ligatures w14:val="none"/>
        </w:rPr>
      </w:pPr>
      <w:r w:rsidRPr="007D6976">
        <w:rPr>
          <w:rFonts w:ascii="Times New Roman" w:eastAsia="Times New Roman" w:hAnsi="Times New Roman" w:cs="Times New Roman"/>
          <w:kern w:val="0"/>
          <w:lang w:val="id"/>
          <w14:ligatures w14:val="none"/>
        </w:rPr>
        <w:t>“</w:t>
      </w:r>
      <w:r w:rsidRPr="007D6976">
        <w:rPr>
          <w:rFonts w:ascii="Times New Roman" w:eastAsia="DengXian" w:hAnsi="Times New Roman" w:cs="Times New Roman"/>
          <w:kern w:val="0"/>
          <w14:ligatures w14:val="none"/>
        </w:rPr>
        <w:t>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urut saya, LAZ DPU t</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lah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unjukkan k</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mit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 yang kuat dalam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g</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l</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la dan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nyalurkan dana ZIS. Saya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lihat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ka rutin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mpublikasikan laap</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an k</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giatan yang d</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tail, s</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hingga masyarakat bisa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 xml:space="preserve">lihat </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utput dari pr</w:t>
      </w:r>
      <w:r w:rsidR="00D7024B">
        <w:rPr>
          <w:rFonts w:ascii="Times New Roman" w:eastAsia="DengXian" w:hAnsi="Times New Roman" w:cs="Times New Roman"/>
          <w:kern w:val="0"/>
          <w14:ligatures w14:val="none"/>
        </w:rPr>
        <w:t>o</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gram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ka. S</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p</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ti m</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mpublikasikan k</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giatan-k</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giatannya di Instagram LAZ DPU t</w:t>
      </w:r>
      <w:r w:rsidR="00D7024B">
        <w:rPr>
          <w:rFonts w:ascii="Times New Roman" w:eastAsia="DengXian" w:hAnsi="Times New Roman" w:cs="Times New Roman"/>
          <w:kern w:val="0"/>
          <w14:ligatures w14:val="none"/>
        </w:rPr>
        <w:t>e</w:t>
      </w:r>
      <w:r w:rsidR="00D7024B" w:rsidRPr="00D7024B">
        <w:rPr>
          <w:rFonts w:ascii="Taken by Vultures Alternates De" w:eastAsia="DengXian" w:hAnsi="Taken by Vultures Alternates De" w:cs="Times New Roman"/>
          <w:spacing w:val="-20"/>
          <w:w w:val="1"/>
          <w:kern w:val="0"/>
          <w:sz w:val="6"/>
          <w14:ligatures w14:val="none"/>
        </w:rPr>
        <w:t>ì</w:t>
      </w:r>
      <w:r w:rsidRPr="007D6976">
        <w:rPr>
          <w:rFonts w:ascii="Times New Roman" w:eastAsia="DengXian" w:hAnsi="Times New Roman" w:cs="Times New Roman"/>
          <w:kern w:val="0"/>
          <w14:ligatures w14:val="none"/>
        </w:rPr>
        <w:t>rkhusus Kaltim”</w:t>
      </w:r>
      <w:r w:rsidRPr="007D6976">
        <w:rPr>
          <w:rFonts w:ascii="Times New Roman" w:eastAsia="DengXian" w:hAnsi="Times New Roman" w:cs="Times New Roman"/>
          <w:kern w:val="0"/>
          <w:lang w:val="id-ID"/>
          <w14:ligatures w14:val="none"/>
        </w:rPr>
        <w:t>(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1 pada tanggal 2 Juni 2025).</w:t>
      </w:r>
    </w:p>
    <w:p w14:paraId="70279BE9" w14:textId="669744DF" w:rsidR="007D6976" w:rsidRPr="007D6976" w:rsidRDefault="007D6976" w:rsidP="007D6976">
      <w:pPr>
        <w:spacing w:line="259" w:lineRule="auto"/>
        <w:rPr>
          <w:rFonts w:ascii="Times New Roman" w:eastAsia="DengXian" w:hAnsi="Times New Roman" w:cs="Times New Roman"/>
          <w:kern w:val="0"/>
          <w:lang w:val="id-ID"/>
          <w14:ligatures w14:val="none"/>
        </w:rPr>
      </w:pPr>
      <w:r w:rsidRPr="007D6976">
        <w:rPr>
          <w:rFonts w:ascii="Times New Roman" w:eastAsia="Times New Roman" w:hAnsi="Times New Roman" w:cs="Times New Roman"/>
          <w:kern w:val="0"/>
          <w:lang w:val="id"/>
          <w14:ligatures w14:val="none"/>
        </w:rPr>
        <w:t>K</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 xml:space="preserve">mudian ditambahkan </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l</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h Inf</w:t>
      </w:r>
      <w:r w:rsidR="00D7024B">
        <w:rPr>
          <w:rFonts w:ascii="Times New Roman" w:eastAsia="Times New Roman" w:hAnsi="Times New Roman" w:cs="Times New Roman"/>
          <w:kern w:val="0"/>
          <w:lang w:val="id"/>
          <w14:ligatures w14:val="none"/>
        </w:rPr>
        <w:t>o</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man masyarakat II s</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bagai b</w:t>
      </w:r>
      <w:r w:rsidR="00D7024B">
        <w:rPr>
          <w:rFonts w:ascii="Times New Roman" w:eastAsia="Times New Roman" w:hAnsi="Times New Roman" w:cs="Times New Roman"/>
          <w:kern w:val="0"/>
          <w:lang w:val="id"/>
          <w14:ligatures w14:val="none"/>
        </w:rPr>
        <w:t>e</w:t>
      </w:r>
      <w:r w:rsidR="00D7024B" w:rsidRPr="00D7024B">
        <w:rPr>
          <w:rFonts w:ascii="Taken by Vultures Alternates De" w:eastAsia="Times New Roman" w:hAnsi="Taken by Vultures Alternates De" w:cs="Times New Roman"/>
          <w:spacing w:val="-20"/>
          <w:w w:val="1"/>
          <w:kern w:val="0"/>
          <w:sz w:val="6"/>
          <w:lang w:val="id"/>
          <w14:ligatures w14:val="none"/>
        </w:rPr>
        <w:t>ì</w:t>
      </w:r>
      <w:r w:rsidRPr="007D6976">
        <w:rPr>
          <w:rFonts w:ascii="Times New Roman" w:eastAsia="Times New Roman" w:hAnsi="Times New Roman" w:cs="Times New Roman"/>
          <w:kern w:val="0"/>
          <w:lang w:val="id"/>
          <w14:ligatures w14:val="none"/>
        </w:rPr>
        <w:t>rikut,</w:t>
      </w:r>
    </w:p>
    <w:p w14:paraId="3A95288A" w14:textId="3577D3E9" w:rsidR="007D6976" w:rsidRPr="007D6976" w:rsidRDefault="007D6976" w:rsidP="007D6976">
      <w:pPr>
        <w:spacing w:line="256" w:lineRule="auto"/>
        <w:ind w:left="720"/>
        <w:contextualSpacing/>
        <w:rPr>
          <w:rFonts w:ascii="Times New Roman" w:eastAsia="DengXian" w:hAnsi="Times New Roman" w:cs="Times New Roman"/>
          <w:kern w:val="0"/>
          <w:lang w:val="id-ID"/>
          <w14:ligatures w14:val="none"/>
        </w:rPr>
      </w:pPr>
      <w:r w:rsidRPr="007D6976">
        <w:rPr>
          <w:rFonts w:ascii="Times New Roman" w:eastAsia="Times New Roman" w:hAnsi="Times New Roman" w:cs="Times New Roman"/>
          <w:kern w:val="0"/>
          <w:lang w:val="id"/>
          <w14:ligatures w14:val="none"/>
        </w:rPr>
        <w:t>“</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urut saya sud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ampaikan cukup baik di instagram dan juga w</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 LAZ DPU hany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u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gkat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aktifan d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 yang lainnya lagi d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aktif lagi dalam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dan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nika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it dana zakat, infaq d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h,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tida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kai instagram d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hat w</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si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2 pada tanggal 2 Juni 2025).</w:t>
      </w:r>
    </w:p>
    <w:p w14:paraId="07410962" w14:textId="77777777" w:rsidR="007D6976" w:rsidRPr="007D6976" w:rsidRDefault="007D6976" w:rsidP="007D6976">
      <w:pPr>
        <w:spacing w:after="0" w:line="256" w:lineRule="auto"/>
        <w:ind w:left="720"/>
        <w:contextualSpacing/>
        <w:rPr>
          <w:rFonts w:ascii="Times New Roman" w:eastAsia="DengXian" w:hAnsi="Times New Roman" w:cs="Times New Roman"/>
          <w:kern w:val="0"/>
          <w:lang w:val="id-ID"/>
          <w14:ligatures w14:val="none"/>
        </w:rPr>
      </w:pPr>
    </w:p>
    <w:p w14:paraId="6511A082" w14:textId="1B107FF8"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b/>
        <w:t>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ingga hal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ut disimpulkan sudah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jala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gan </w:t>
      </w:r>
      <w:r w:rsidRPr="007D6976">
        <w:rPr>
          <w:rFonts w:ascii="Times New Roman" w:eastAsia="Times New Roman" w:hAnsi="Times New Roman" w:cs="Times New Roman"/>
          <w:i/>
          <w:iCs/>
          <w:kern w:val="0"/>
          <w:lang w:val="id-ID"/>
          <w14:ligatures w14:val="none"/>
        </w:rPr>
        <w:t xml:space="preserve">Shari’ah </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nt</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pris</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 Th</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ry </w:t>
      </w:r>
      <w:r w:rsidRPr="007D6976">
        <w:rPr>
          <w:rFonts w:ascii="Times New Roman" w:eastAsia="Times New Roman" w:hAnsi="Times New Roman" w:cs="Times New Roman"/>
          <w:kern w:val="0"/>
          <w:lang w:val="id-ID"/>
          <w14:ligatures w14:val="none"/>
        </w:rPr>
        <w:t>yang di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mukak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utia (2021) yang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dapat bahwa as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 yang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unjukkan akuntabilitas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hadap masyarakat bagi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ganisasi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 zakat yakni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upa adanya inf</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masi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ang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iat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maan d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distribusian dana ZIS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masyarakat.</w:t>
      </w:r>
    </w:p>
    <w:p w14:paraId="704785FF" w14:textId="77777777" w:rsidR="007D6976" w:rsidRPr="007D6976" w:rsidRDefault="007D6976" w:rsidP="007D6976">
      <w:pPr>
        <w:spacing w:line="259" w:lineRule="auto"/>
        <w:rPr>
          <w:rFonts w:ascii="Times New Roman" w:eastAsia="Times New Roman" w:hAnsi="Times New Roman" w:cs="Times New Roman"/>
          <w:b/>
          <w:bCs/>
          <w:kern w:val="0"/>
          <w:lang w:val="id-ID"/>
          <w14:ligatures w14:val="none"/>
        </w:rPr>
      </w:pPr>
      <w:r w:rsidRPr="007D6976">
        <w:rPr>
          <w:rFonts w:ascii="Times New Roman" w:eastAsia="Times New Roman" w:hAnsi="Times New Roman" w:cs="Times New Roman"/>
          <w:b/>
          <w:bCs/>
          <w:kern w:val="0"/>
          <w:lang w:val="id-ID"/>
          <w14:ligatures w14:val="none"/>
        </w:rPr>
        <w:t>6) Pertanggungjawaban terhadap alam</w:t>
      </w:r>
    </w:p>
    <w:p w14:paraId="02EC81A0" w14:textId="77777777" w:rsidR="007D6976" w:rsidRPr="007D6976" w:rsidRDefault="007D6976" w:rsidP="007D6976">
      <w:pPr>
        <w:spacing w:line="259" w:lineRule="auto"/>
        <w:rPr>
          <w:rFonts w:ascii="Times New Roman" w:eastAsia="Times New Roman" w:hAnsi="Times New Roman" w:cs="Times New Roman"/>
          <w:b/>
          <w:bCs/>
          <w:kern w:val="0"/>
          <w:lang w:val="id-ID"/>
          <w14:ligatures w14:val="none"/>
        </w:rPr>
      </w:pPr>
    </w:p>
    <w:p w14:paraId="46357F83" w14:textId="0A4B5573"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b/>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anggungjawaban pada alam juga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jadi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ti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ng dikar</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ak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tas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cara fisik didirikan di atas bumi,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ggunak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gi yang ada di alam,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jasa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ada pihak lai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ggunakan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gi yang </w:t>
      </w:r>
      <w:r w:rsidRPr="007D6976">
        <w:rPr>
          <w:rFonts w:ascii="Times New Roman" w:eastAsia="Times New Roman" w:hAnsi="Times New Roman" w:cs="Times New Roman"/>
          <w:kern w:val="0"/>
          <w:lang w:val="id-ID"/>
          <w14:ligatures w14:val="none"/>
        </w:rPr>
        <w:lastRenderedPageBreak/>
        <w:t>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ia di alam, dan lai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againya. Maka itu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lu adanya wujud k</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ribusi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jah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an bagi alam.</w:t>
      </w:r>
    </w:p>
    <w:p w14:paraId="0D699AC3" w14:textId="70C15046"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b/>
        <w:t>LAZ DPU Kaltim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bagai salah satu </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itas yang didirikan diatas bumi dalam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jalankan tugasnya tidak hanya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manfaat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pada </w:t>
      </w:r>
      <w:r w:rsidRPr="007D6976">
        <w:rPr>
          <w:rFonts w:ascii="Times New Roman" w:eastAsia="Times New Roman" w:hAnsi="Times New Roman" w:cs="Times New Roman"/>
          <w:i/>
          <w:iCs/>
          <w:kern w:val="0"/>
          <w:lang w:val="id-ID"/>
          <w14:ligatures w14:val="none"/>
        </w:rPr>
        <w:t>stak</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h</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ld</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s</w:t>
      </w:r>
      <w:r w:rsidRPr="007D6976">
        <w:rPr>
          <w:rFonts w:ascii="Times New Roman" w:eastAsia="Times New Roman" w:hAnsi="Times New Roman" w:cs="Times New Roman"/>
          <w:kern w:val="0"/>
          <w:lang w:val="id-ID"/>
          <w14:ligatures w14:val="none"/>
        </w:rPr>
        <w:t>,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api juga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lu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ikan manfaat bagi alam.</w:t>
      </w:r>
    </w:p>
    <w:p w14:paraId="2762F0F9" w14:textId="77777777"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b/>
          <w:bCs/>
          <w:kern w:val="0"/>
          <w:lang w:val="id-ID"/>
          <w14:ligatures w14:val="none"/>
        </w:rPr>
        <w:t>A) Melakukan pertimbangan terhadap isu-isu lingkungan atau adanya kepedulian terhadap kelestarian alam</w:t>
      </w:r>
    </w:p>
    <w:p w14:paraId="19C35AE6" w14:textId="39DF8F53"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pPr>
      <w:r w:rsidRPr="007D6976">
        <w:rPr>
          <w:rFonts w:ascii="Times New Roman" w:eastAsia="Times New Roman" w:hAnsi="Times New Roman" w:cs="Times New Roman"/>
          <w:kern w:val="0"/>
          <w:lang w:val="id-ID"/>
          <w14:ligatures w14:val="none"/>
        </w:rPr>
        <w:tab/>
        <w:t>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ujuk pada hasil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itian yang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h dij</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sk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umnya, di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tahui bahwa LAZ DPU Kaltim dalam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jalankan pr</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gram yang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ubunga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alam hanya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jalank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ali,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bagaimana yang disampaik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 Manaj</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 HRD d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asi</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al,</w:t>
      </w:r>
    </w:p>
    <w:p w14:paraId="7682E63E" w14:textId="798920C3" w:rsidR="007D6976" w:rsidRPr="007D6976" w:rsidRDefault="007D6976" w:rsidP="007D6976">
      <w:pPr>
        <w:spacing w:line="276" w:lineRule="auto"/>
        <w:ind w:left="360"/>
        <w:jc w:val="both"/>
        <w:rPr>
          <w:rFonts w:ascii="Times New Roman" w:eastAsia="DengXian" w:hAnsi="Times New Roman" w:cs="Times New Roman"/>
          <w:b/>
          <w:bCs/>
          <w:kern w:val="0"/>
          <w:lang w:val="id-ID"/>
          <w14:ligatures w14:val="none"/>
        </w:rPr>
      </w:pPr>
      <w:r w:rsidRPr="007D6976">
        <w:rPr>
          <w:rFonts w:ascii="Times New Roman" w:eastAsia="Times New Roman" w:hAnsi="Times New Roman" w:cs="Times New Roman"/>
          <w:kern w:val="0"/>
          <w:lang w:val="id-ID"/>
          <w14:ligatures w14:val="none"/>
        </w:rPr>
        <w:t>“</w:t>
      </w:r>
      <w:r w:rsidRPr="007D6976">
        <w:rPr>
          <w:rFonts w:ascii="Times New Roman" w:eastAsia="DengXian" w:hAnsi="Times New Roman" w:cs="Times New Roman"/>
          <w:kern w:val="0"/>
          <w:lang w:val="id-ID"/>
          <w14:ligatures w14:val="none"/>
        </w:rPr>
        <w:t>Untu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r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 ad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 langsung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an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wacana untuk diadakan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ubungan langsung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lam,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n mungkin aka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usan LAZ DPU Kaltim khususnya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ubung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lam,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ny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in budidaya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LAZ DPU Kaltim jug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budidaya mag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p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rang LAZ DPU sudah tida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u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mpingan lagi. Namu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nnya ad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ana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h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aran lingkung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uk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up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aikan sanit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ngan limbah) dan juga 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sasi ata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hijauan. Mag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dapatkan dan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sasi Karyawan Ban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tihan budidaya mag</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w:t>
      </w:r>
    </w:p>
    <w:p w14:paraId="16C7DDAD" w14:textId="792A4D71" w:rsidR="007D6976" w:rsidRPr="007D6976" w:rsidRDefault="007D6976" w:rsidP="007D6976">
      <w:pPr>
        <w:spacing w:after="0" w:line="276" w:lineRule="auto"/>
        <w:ind w:left="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1.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anfaatan limbah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ganik agar tida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c</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mari lingkungan, </w:t>
      </w:r>
    </w:p>
    <w:p w14:paraId="0C8FE0C9" w14:textId="4598952C" w:rsidR="007D6976" w:rsidRPr="007D6976" w:rsidRDefault="007D6976" w:rsidP="007D6976">
      <w:pPr>
        <w:spacing w:after="0" w:line="276" w:lineRule="auto"/>
        <w:ind w:left="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2. Pakan al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tif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k unggas yg tinggi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in, </w:t>
      </w:r>
    </w:p>
    <w:p w14:paraId="06AF3592" w14:textId="40F69E5B" w:rsidR="007D6976" w:rsidRPr="007D6976" w:rsidRDefault="007D6976" w:rsidP="007D6976">
      <w:pPr>
        <w:spacing w:line="276" w:lineRule="auto"/>
        <w:ind w:left="72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3.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ingkat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 (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Hrd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0AA6DE83" w14:textId="03F76FF0" w:rsidR="007D6976" w:rsidRPr="007D6976" w:rsidRDefault="007D6976" w:rsidP="007D6976">
      <w:pPr>
        <w:spacing w:line="276" w:lineRule="auto"/>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ad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san dari Manaj</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w:t>
      </w:r>
    </w:p>
    <w:p w14:paraId="3EB2EB1B" w14:textId="554400F6" w:rsidR="007D6976" w:rsidRPr="007D6976" w:rsidRDefault="007D6976" w:rsidP="007D6976">
      <w:pPr>
        <w:spacing w:after="0" w:line="256" w:lineRule="auto"/>
        <w:ind w:left="720"/>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i LAZ DPU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rny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di 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rasi. Tapi LAZ DPU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h ad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sam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CSR ya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lakukan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dukasi dan </w:t>
      </w:r>
      <w:r w:rsidRPr="007D6976">
        <w:rPr>
          <w:rFonts w:ascii="Times New Roman" w:eastAsia="DengXian" w:hAnsi="Times New Roman" w:cs="Times New Roman"/>
          <w:kern w:val="0"/>
          <w:lang w:val="id-ID"/>
          <w14:ligatures w14:val="none"/>
        </w:rPr>
        <w:lastRenderedPageBreak/>
        <w:t>praktik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an budidaya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di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 Al Fajr AWS Syahrani</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Samarinda, untuk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ri mandapatkan dana CSR.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saat itu pan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ingga santri di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diajar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han hidup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uat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Wawan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 pada tanggal 28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 2025).</w:t>
      </w:r>
    </w:p>
    <w:p w14:paraId="70F24864" w14:textId="77777777" w:rsidR="007D6976" w:rsidRPr="007D6976" w:rsidRDefault="007D6976" w:rsidP="007D6976">
      <w:pPr>
        <w:spacing w:after="0" w:line="256" w:lineRule="auto"/>
        <w:ind w:left="720"/>
        <w:contextualSpacing/>
        <w:rPr>
          <w:rFonts w:ascii="Times New Roman" w:eastAsia="DengXian" w:hAnsi="Times New Roman" w:cs="Times New Roman"/>
          <w:kern w:val="0"/>
          <w:lang w:val="id-ID"/>
          <w14:ligatures w14:val="none"/>
        </w:rPr>
      </w:pPr>
    </w:p>
    <w:p w14:paraId="19D01F83" w14:textId="36E4774F" w:rsidR="007D6976" w:rsidRPr="007D6976" w:rsidRDefault="007D6976" w:rsidP="007D6976">
      <w:pPr>
        <w:tabs>
          <w:tab w:val="left" w:pos="720"/>
          <w:tab w:val="left" w:pos="1440"/>
          <w:tab w:val="left" w:pos="2160"/>
          <w:tab w:val="left" w:pos="2880"/>
          <w:tab w:val="left" w:pos="3600"/>
          <w:tab w:val="left" w:pos="4320"/>
          <w:tab w:val="left" w:pos="5040"/>
          <w:tab w:val="left" w:pos="5760"/>
          <w:tab w:val="left" w:pos="6380"/>
        </w:tabs>
        <w:spacing w:line="480" w:lineRule="auto"/>
        <w:jc w:val="both"/>
        <w:rPr>
          <w:rFonts w:ascii="Times New Roman" w:eastAsia="Times New Roman" w:hAnsi="Times New Roman" w:cs="Times New Roman"/>
          <w:kern w:val="0"/>
          <w:lang w:val="id-ID"/>
          <w14:ligatures w14:val="none"/>
        </w:rPr>
        <w:sectPr w:rsidR="007D6976" w:rsidRPr="007D6976" w:rsidSect="007D6976">
          <w:headerReference w:type="default" r:id="rId18"/>
          <w:footerReference w:type="default" r:id="rId19"/>
          <w:pgSz w:w="11906" w:h="16838" w:code="9"/>
          <w:pgMar w:top="2268" w:right="1701" w:bottom="1701" w:left="2268" w:header="706" w:footer="706" w:gutter="0"/>
          <w:pgNumType w:start="30"/>
          <w:cols w:space="708"/>
          <w:docGrid w:linePitch="360"/>
        </w:sectPr>
      </w:pPr>
      <w:r w:rsidRPr="007D6976">
        <w:rPr>
          <w:rFonts w:ascii="Times New Roman" w:eastAsia="DengXian" w:hAnsi="Times New Roman" w:cs="Times New Roman"/>
          <w:kern w:val="0"/>
          <w:lang w:val="id-ID"/>
          <w14:ligatures w14:val="none"/>
        </w:rPr>
        <w:tab/>
      </w:r>
      <w:r w:rsidRPr="007D6976">
        <w:rPr>
          <w:rFonts w:ascii="Times New Roman" w:eastAsia="Times New Roman" w:hAnsi="Times New Roman" w:cs="Times New Roman"/>
          <w:kern w:val="0"/>
          <w:lang w:val="id-ID"/>
          <w14:ligatures w14:val="none"/>
        </w:rPr>
        <w:t>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ingga hal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but sudah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jalan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ngan </w:t>
      </w:r>
      <w:r w:rsidRPr="007D6976">
        <w:rPr>
          <w:rFonts w:ascii="Times New Roman" w:eastAsia="Times New Roman" w:hAnsi="Times New Roman" w:cs="Times New Roman"/>
          <w:i/>
          <w:iCs/>
          <w:kern w:val="0"/>
          <w:lang w:val="id-ID"/>
          <w14:ligatures w14:val="none"/>
        </w:rPr>
        <w:t xml:space="preserve">Shari’ah </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nt</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rpris</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 Th</w:t>
      </w:r>
      <w:r w:rsidR="00D7024B">
        <w:rPr>
          <w:rFonts w:ascii="Times New Roman" w:eastAsia="Times New Roman" w:hAnsi="Times New Roman" w:cs="Times New Roman"/>
          <w:i/>
          <w:iCs/>
          <w:kern w:val="0"/>
          <w:lang w:val="id-ID"/>
          <w14:ligatures w14:val="none"/>
        </w:rPr>
        <w:t>e</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00D7024B">
        <w:rPr>
          <w:rFonts w:ascii="Times New Roman" w:eastAsia="Times New Roman" w:hAnsi="Times New Roman" w:cs="Times New Roman"/>
          <w:i/>
          <w:iCs/>
          <w:kern w:val="0"/>
          <w:lang w:val="id-ID"/>
          <w14:ligatures w14:val="none"/>
        </w:rPr>
        <w:t>o</w:t>
      </w:r>
      <w:r w:rsidR="00D7024B" w:rsidRPr="00D7024B">
        <w:rPr>
          <w:rFonts w:ascii="Taken by Vultures Alternates De" w:eastAsia="Times New Roman" w:hAnsi="Taken by Vultures Alternates De" w:cs="Times New Roman"/>
          <w:i/>
          <w:iCs/>
          <w:spacing w:val="-20"/>
          <w:w w:val="1"/>
          <w:kern w:val="0"/>
          <w:sz w:val="6"/>
          <w:lang w:val="id-ID"/>
          <w14:ligatures w14:val="none"/>
        </w:rPr>
        <w:t>ì</w:t>
      </w:r>
      <w:r w:rsidRPr="007D6976">
        <w:rPr>
          <w:rFonts w:ascii="Times New Roman" w:eastAsia="Times New Roman" w:hAnsi="Times New Roman" w:cs="Times New Roman"/>
          <w:i/>
          <w:iCs/>
          <w:kern w:val="0"/>
          <w:lang w:val="id-ID"/>
          <w14:ligatures w14:val="none"/>
        </w:rPr>
        <w:t xml:space="preserve">ry </w:t>
      </w:r>
      <w:r w:rsidRPr="007D6976">
        <w:rPr>
          <w:rFonts w:ascii="Times New Roman" w:eastAsia="Times New Roman" w:hAnsi="Times New Roman" w:cs="Times New Roman"/>
          <w:kern w:val="0"/>
          <w:lang w:val="id-ID"/>
          <w14:ligatures w14:val="none"/>
        </w:rPr>
        <w:t>yang di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mukakan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h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utia (2021) yang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dapat bahwa as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k yang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unjukkan akuntabilitas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 xml:space="preserve">rhadap alam bagi </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ganisasi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o</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 zakat yakni d</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gan m</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akukan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imbangan atau tanggap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dap isu-isu pada lingkungan s</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ti 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c</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maran lingkungan, atau adanya b</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ntuk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p</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dulian t</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rhadap k</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l</w:t>
      </w:r>
      <w:r w:rsidR="00D7024B">
        <w:rPr>
          <w:rFonts w:ascii="Times New Roman" w:eastAsia="Times New Roman" w:hAnsi="Times New Roman" w:cs="Times New Roman"/>
          <w:kern w:val="0"/>
          <w:lang w:val="id-ID"/>
          <w14:ligatures w14:val="none"/>
        </w:rPr>
        <w:t>e</w:t>
      </w:r>
      <w:r w:rsidR="00D7024B" w:rsidRPr="00D7024B">
        <w:rPr>
          <w:rFonts w:ascii="Taken by Vultures Alternates De" w:eastAsia="Times New Roman" w:hAnsi="Taken by Vultures Alternates De" w:cs="Times New Roman"/>
          <w:spacing w:val="-20"/>
          <w:w w:val="1"/>
          <w:kern w:val="0"/>
          <w:sz w:val="6"/>
          <w:lang w:val="id-ID"/>
          <w14:ligatures w14:val="none"/>
        </w:rPr>
        <w:t>ì</w:t>
      </w:r>
      <w:r w:rsidRPr="007D6976">
        <w:rPr>
          <w:rFonts w:ascii="Times New Roman" w:eastAsia="Times New Roman" w:hAnsi="Times New Roman" w:cs="Times New Roman"/>
          <w:kern w:val="0"/>
          <w:lang w:val="id-ID"/>
          <w14:ligatures w14:val="none"/>
        </w:rPr>
        <w:t>starian alam.</w:t>
      </w:r>
    </w:p>
    <w:p w14:paraId="6055AFBE" w14:textId="77777777" w:rsidR="007D6976" w:rsidRPr="007D6976" w:rsidRDefault="007D6976" w:rsidP="007D6976">
      <w:pPr>
        <w:spacing w:after="0" w:line="480" w:lineRule="auto"/>
        <w:jc w:val="center"/>
        <w:outlineLvl w:val="0"/>
        <w:rPr>
          <w:rFonts w:ascii="Times New Roman" w:eastAsia="Times New Roman" w:hAnsi="Times New Roman" w:cs="Times New Roman"/>
          <w:b/>
          <w:bCs/>
          <w:kern w:val="0"/>
          <w:lang w:val="id-ID" w:eastAsia="zh-CN"/>
          <w14:ligatures w14:val="none"/>
        </w:rPr>
      </w:pPr>
      <w:bookmarkStart w:id="46" w:name="_Toc200961195"/>
      <w:r w:rsidRPr="007D6976">
        <w:rPr>
          <w:rFonts w:ascii="Times New Roman" w:eastAsia="DengXian" w:hAnsi="Times New Roman" w:cs="Times New Roman"/>
          <w:b/>
          <w:bCs/>
          <w:kern w:val="0"/>
          <w:lang w:val="id-ID" w:eastAsia="zh-CN"/>
          <w14:ligatures w14:val="none"/>
        </w:rPr>
        <w:lastRenderedPageBreak/>
        <w:t>BAB V</w:t>
      </w:r>
      <w:r w:rsidRPr="007D6976">
        <w:rPr>
          <w:rFonts w:ascii="Times New Roman" w:eastAsia="Times New Roman" w:hAnsi="Times New Roman" w:cs="Times New Roman"/>
          <w:b/>
          <w:bCs/>
          <w:kern w:val="0"/>
          <w:lang w:val="id-ID" w:eastAsia="zh-CN"/>
          <w14:ligatures w14:val="none"/>
        </w:rPr>
        <w:t xml:space="preserve"> </w:t>
      </w:r>
      <w:r w:rsidRPr="007D6976">
        <w:rPr>
          <w:rFonts w:ascii="Times New Roman" w:eastAsia="Times New Roman" w:hAnsi="Times New Roman" w:cs="Times New Roman"/>
          <w:b/>
          <w:bCs/>
          <w:kern w:val="0"/>
          <w:lang w:val="id-ID" w:eastAsia="zh-CN"/>
          <w14:ligatures w14:val="none"/>
        </w:rPr>
        <w:br/>
      </w:r>
      <w:r w:rsidRPr="007D6976">
        <w:rPr>
          <w:rFonts w:ascii="Times New Roman" w:eastAsia="DengXian" w:hAnsi="Times New Roman" w:cs="Times New Roman"/>
          <w:b/>
          <w:bCs/>
          <w:kern w:val="0"/>
          <w:lang w:val="id-ID" w:eastAsia="zh-CN"/>
          <w14:ligatures w14:val="none"/>
        </w:rPr>
        <w:t>PENUTUP</w:t>
      </w:r>
      <w:bookmarkEnd w:id="46"/>
    </w:p>
    <w:p w14:paraId="5243ECFB" w14:textId="77777777" w:rsidR="007D6976" w:rsidRPr="007D6976" w:rsidRDefault="007D6976" w:rsidP="007D6976">
      <w:pPr>
        <w:spacing w:line="276" w:lineRule="auto"/>
        <w:ind w:left="2160" w:firstLine="720"/>
        <w:rPr>
          <w:rFonts w:ascii="Times New Roman" w:eastAsia="DengXian" w:hAnsi="Times New Roman" w:cs="Times New Roman"/>
          <w:b/>
          <w:bCs/>
          <w:kern w:val="0"/>
          <w:lang w:val="id-ID"/>
          <w14:ligatures w14:val="none"/>
        </w:rPr>
      </w:pPr>
    </w:p>
    <w:p w14:paraId="12E734AD"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47" w:name="_Toc200961196"/>
      <w:r w:rsidRPr="007D6976">
        <w:rPr>
          <w:rFonts w:ascii="Times New Roman" w:eastAsia="DengXian" w:hAnsi="Times New Roman" w:cs="Times New Roman"/>
          <w:b/>
          <w:bCs/>
          <w:kern w:val="0"/>
          <w:lang w:val="id-ID"/>
          <w14:ligatures w14:val="none"/>
        </w:rPr>
        <w:t>5.1. Kesimpulan</w:t>
      </w:r>
      <w:bookmarkEnd w:id="47"/>
    </w:p>
    <w:p w14:paraId="4ADC7C02" w14:textId="79AA68DB" w:rsidR="007D6976" w:rsidRPr="007D6976" w:rsidRDefault="007D6976" w:rsidP="007D6976">
      <w:pPr>
        <w:spacing w:after="0" w:line="480" w:lineRule="auto"/>
        <w:ind w:left="780"/>
        <w:contextualSpacing/>
        <w:jc w:val="both"/>
        <w:rPr>
          <w:rFonts w:ascii="Times New Roman" w:eastAsia="DengXian" w:hAnsi="Times New Roman" w:cs="Times New Roman"/>
          <w:i/>
          <w:iCs/>
          <w:kern w:val="0"/>
          <w:lang w:val="id-ID"/>
          <w14:ligatures w14:val="none"/>
        </w:rPr>
      </w:pPr>
      <w:r w:rsidRPr="007D6976">
        <w:rPr>
          <w:rFonts w:ascii="Times New Roman" w:eastAsia="DengXian" w:hAnsi="Times New Roman" w:cs="Times New Roman"/>
          <w:kern w:val="0"/>
          <w:lang w:val="id-ID"/>
          <w14:ligatures w14:val="none"/>
        </w:rPr>
        <w:t>Akuntabilitas LAZ DPU Kaltim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w:t>
      </w:r>
    </w:p>
    <w:p w14:paraId="078E242F" w14:textId="24DDC9CD" w:rsidR="007D6976" w:rsidRPr="007D6976" w:rsidRDefault="007D6976" w:rsidP="007D6976">
      <w:pPr>
        <w:spacing w:after="0" w:line="480" w:lineRule="auto"/>
        <w:ind w:firstLine="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i/>
          <w:iCs/>
          <w:kern w:val="0"/>
          <w:lang w:val="id-ID"/>
          <w14:ligatures w14:val="none"/>
        </w:rPr>
        <w:t>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y</w:t>
      </w:r>
      <w:r w:rsidRPr="007D6976">
        <w:rPr>
          <w:rFonts w:ascii="Times New Roman" w:eastAsia="DengXian" w:hAnsi="Times New Roman" w:cs="Times New Roman"/>
          <w:kern w:val="0"/>
          <w:lang w:val="id-ID"/>
          <w14:ligatures w14:val="none"/>
        </w:rPr>
        <w:t xml:space="preserve"> dapat disimpul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w:t>
      </w:r>
    </w:p>
    <w:p w14:paraId="730ECF2D" w14:textId="415FAADA" w:rsidR="007D6976" w:rsidRPr="007D6976" w:rsidRDefault="007D6976" w:rsidP="00D7024B">
      <w:pPr>
        <w:numPr>
          <w:ilvl w:val="0"/>
          <w:numId w:val="14"/>
        </w:numPr>
        <w:spacing w:after="0"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akuntabilitas v</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ka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Allah, yakn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kan tugas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uh pada Al-Qur’an, hadits, dan fatwa ulama (MUI). Jug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kt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danya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ram atau upaya yang dijalankan dalam hal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ua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iman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aqwaan.</w:t>
      </w:r>
    </w:p>
    <w:p w14:paraId="1A2EE2B8" w14:textId="7D12180C" w:rsidR="007D6976" w:rsidRPr="007D6976" w:rsidRDefault="007D6976" w:rsidP="00D7024B">
      <w:pPr>
        <w:numPr>
          <w:ilvl w:val="0"/>
          <w:numId w:val="14"/>
        </w:numPr>
        <w:spacing w:after="0" w:line="480" w:lineRule="auto"/>
        <w:contextualSpacing/>
        <w:jc w:val="both"/>
        <w:rPr>
          <w:rFonts w:ascii="Times New Roman" w:eastAsia="DengXian" w:hAnsi="Times New Roman" w:cs="Times New Roman"/>
          <w:kern w:val="0"/>
          <w:lang w:val="id-ID"/>
          <w14:ligatures w14:val="none"/>
        </w:rPr>
        <w:sectPr w:rsidR="007D6976" w:rsidRPr="007D6976" w:rsidSect="007D6976">
          <w:headerReference w:type="default" r:id="rId20"/>
          <w:footerReference w:type="default" r:id="rId21"/>
          <w:pgSz w:w="11906" w:h="16838" w:code="9"/>
          <w:pgMar w:top="2268" w:right="1701" w:bottom="1701" w:left="2268" w:header="706" w:footer="706" w:gutter="0"/>
          <w:pgNumType w:start="52"/>
          <w:cols w:space="708"/>
          <w:docGrid w:linePitch="360"/>
        </w:sectPr>
      </w:pPr>
      <w:r w:rsidRPr="007D6976">
        <w:rPr>
          <w:rFonts w:ascii="Times New Roman" w:eastAsia="DengXian" w:hAnsi="Times New Roman" w:cs="Times New Roman"/>
          <w:kern w:val="0"/>
          <w:lang w:val="id-ID"/>
          <w14:ligatures w14:val="none"/>
        </w:rPr>
        <w:t>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lan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ny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manusia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Tanggung jawab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pimpinan/pihak atasan (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t sta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 amil (staf) dan juga mustahik sudah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laksana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baik. In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kti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adany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la dituju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ihak-pihak yang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wahi LAZ DPU Kalti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i DPS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w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 Syariah),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an Agama, BAZNAS P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vinsi dan BAZNAS R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udian adanya bantu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gkatkan kualitas dalam hal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ah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an hidup,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dikan, d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at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inaan untuk mustahik. Dan tanggungjawab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muzakki dan masyarakat (in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t sta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 sudah cukup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ta da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ibusian dana ZIS di bai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langsung maupu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cara </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li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 di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w:t>
      </w:r>
    </w:p>
    <w:p w14:paraId="13BC5994" w14:textId="77777777" w:rsidR="007D6976" w:rsidRPr="007D6976" w:rsidRDefault="007D6976" w:rsidP="007D6976">
      <w:pPr>
        <w:spacing w:after="0" w:line="480" w:lineRule="auto"/>
        <w:jc w:val="both"/>
        <w:rPr>
          <w:rFonts w:ascii="Times New Roman" w:eastAsia="DengXian" w:hAnsi="Times New Roman" w:cs="Times New Roman"/>
          <w:kern w:val="0"/>
          <w:lang w:val="id-ID"/>
          <w14:ligatures w14:val="none"/>
        </w:rPr>
      </w:pPr>
    </w:p>
    <w:p w14:paraId="3BC5471A" w14:textId="6C58A215" w:rsidR="007D6976" w:rsidRPr="007D6976" w:rsidRDefault="007D6976" w:rsidP="00D7024B">
      <w:pPr>
        <w:numPr>
          <w:ilvl w:val="0"/>
          <w:numId w:val="14"/>
        </w:numPr>
        <w:spacing w:after="0"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tanggungjawaban LAZ DPU Kaltim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alam (akuntabilitas h</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z</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 dalam a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fisik sudah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h dijalankan satu kali di 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ant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 Al Fajr Samarinda dalam </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ukasi dan prakti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naman hidr</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k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gus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adaran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ingnya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jag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tarian alam, hanya saja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m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nambungan.</w:t>
      </w:r>
    </w:p>
    <w:p w14:paraId="1A457D19" w14:textId="5790C1F2" w:rsidR="007D6976" w:rsidRPr="007D6976" w:rsidRDefault="007D6976" w:rsidP="007D6976">
      <w:pPr>
        <w:spacing w:after="0" w:line="480" w:lineRule="auto"/>
        <w:ind w:left="1440"/>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ki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uruhan praktik akuntabilitas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ng</w:t>
      </w:r>
    </w:p>
    <w:p w14:paraId="76DCFAF3" w14:textId="79BDC5F6" w:rsidR="007D6976" w:rsidRPr="007D6976" w:rsidRDefault="007D6976" w:rsidP="007D6976">
      <w:pPr>
        <w:spacing w:after="0" w:line="480" w:lineRule="auto"/>
        <w:ind w:left="720"/>
        <w:jc w:val="both"/>
        <w:rPr>
          <w:rFonts w:ascii="Times New Roman" w:eastAsia="DengXian" w:hAnsi="Times New Roman" w:cs="Times New Roman"/>
          <w:i/>
          <w:iCs/>
          <w:kern w:val="0"/>
          <w:lang w:val="id-ID"/>
          <w14:ligatures w14:val="none"/>
        </w:rPr>
      </w:pP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an Zakat, Infaq, dan Shadaqah pada LAZ DPU Kaltim sudah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jal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dasar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ktif </w:t>
      </w:r>
      <w:r w:rsidRPr="007D6976">
        <w:rPr>
          <w:rFonts w:ascii="Times New Roman" w:eastAsia="DengXian" w:hAnsi="Times New Roman" w:cs="Times New Roman"/>
          <w:i/>
          <w:iCs/>
          <w:kern w:val="0"/>
          <w:lang w:val="id-ID"/>
          <w14:ligatures w14:val="none"/>
        </w:rPr>
        <w:t xml:space="preserve">Shari’ah </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nt</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pris</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 xml:space="preserve"> Th</w:t>
      </w:r>
      <w:r w:rsidR="00D7024B">
        <w:rPr>
          <w:rFonts w:ascii="Times New Roman" w:eastAsia="DengXian" w:hAnsi="Times New Roman" w:cs="Times New Roman"/>
          <w:i/>
          <w:iCs/>
          <w:kern w:val="0"/>
          <w:lang w:val="id-ID"/>
          <w14:ligatures w14:val="none"/>
        </w:rPr>
        <w:t>e</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00D7024B">
        <w:rPr>
          <w:rFonts w:ascii="Times New Roman" w:eastAsia="DengXian" w:hAnsi="Times New Roman" w:cs="Times New Roman"/>
          <w:i/>
          <w:iCs/>
          <w:kern w:val="0"/>
          <w:lang w:val="id-ID"/>
          <w14:ligatures w14:val="none"/>
        </w:rPr>
        <w:t>o</w:t>
      </w:r>
      <w:r w:rsidR="00D7024B" w:rsidRPr="00D7024B">
        <w:rPr>
          <w:rFonts w:ascii="Taken by Vultures Alternates De" w:eastAsia="DengXian" w:hAnsi="Taken by Vultures Alternates De" w:cs="Times New Roman"/>
          <w:i/>
          <w:iCs/>
          <w:spacing w:val="-20"/>
          <w:w w:val="1"/>
          <w:kern w:val="0"/>
          <w:sz w:val="6"/>
          <w:lang w:val="id-ID"/>
          <w14:ligatures w14:val="none"/>
        </w:rPr>
        <w:t>ì</w:t>
      </w:r>
      <w:r w:rsidRPr="007D6976">
        <w:rPr>
          <w:rFonts w:ascii="Times New Roman" w:eastAsia="DengXian" w:hAnsi="Times New Roman" w:cs="Times New Roman"/>
          <w:i/>
          <w:iCs/>
          <w:kern w:val="0"/>
          <w:lang w:val="id-ID"/>
          <w14:ligatures w14:val="none"/>
        </w:rPr>
        <w:t>ry.</w:t>
      </w:r>
    </w:p>
    <w:p w14:paraId="16943870" w14:textId="77777777" w:rsidR="007D6976" w:rsidRPr="007D6976" w:rsidRDefault="007D6976" w:rsidP="007D6976">
      <w:pPr>
        <w:spacing w:line="480" w:lineRule="auto"/>
        <w:jc w:val="both"/>
        <w:outlineLvl w:val="1"/>
        <w:rPr>
          <w:rFonts w:ascii="Times New Roman" w:eastAsia="DengXian" w:hAnsi="Times New Roman" w:cs="Times New Roman"/>
          <w:b/>
          <w:bCs/>
          <w:kern w:val="0"/>
          <w:lang w:val="id-ID"/>
          <w14:ligatures w14:val="none"/>
        </w:rPr>
      </w:pPr>
      <w:bookmarkStart w:id="48" w:name="_Toc200961197"/>
      <w:r w:rsidRPr="007D6976">
        <w:rPr>
          <w:rFonts w:ascii="Times New Roman" w:eastAsia="DengXian" w:hAnsi="Times New Roman" w:cs="Times New Roman"/>
          <w:b/>
          <w:bCs/>
          <w:kern w:val="0"/>
          <w:lang w:val="id-ID"/>
          <w14:ligatures w14:val="none"/>
        </w:rPr>
        <w:t>5.2. Saran</w:t>
      </w:r>
      <w:bookmarkEnd w:id="48"/>
    </w:p>
    <w:p w14:paraId="4F45D36A" w14:textId="6CE2ADF5" w:rsidR="007D6976" w:rsidRPr="007D6976" w:rsidRDefault="007D6976" w:rsidP="007D6976">
      <w:pPr>
        <w:spacing w:after="0" w:line="480" w:lineRule="auto"/>
        <w:ind w:left="36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 ini saran dari hasil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an yang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h dilaku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gai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ut:</w:t>
      </w:r>
    </w:p>
    <w:p w14:paraId="44CC6239" w14:textId="749663EF" w:rsidR="007D6976" w:rsidRPr="007D6976" w:rsidRDefault="007D6976" w:rsidP="00D7024B">
      <w:pPr>
        <w:numPr>
          <w:ilvl w:val="0"/>
          <w:numId w:val="15"/>
        </w:numPr>
        <w:spacing w:after="0"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Bagi in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nal LAZ DPU Kaltim, dalam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uang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w:t>
      </w:r>
    </w:p>
    <w:p w14:paraId="6FE100F1" w14:textId="3392DD89" w:rsidR="007D6976" w:rsidRPr="007D6976" w:rsidRDefault="007D6976" w:rsidP="007D6976">
      <w:pPr>
        <w:spacing w:after="0" w:line="480" w:lineRule="auto"/>
        <w:ind w:firstLine="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muzakki tidak hanya di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k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instansi saja, namun juga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car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al </w:t>
      </w:r>
    </w:p>
    <w:p w14:paraId="25EE0E65" w14:textId="50969BD0" w:rsidR="007D6976" w:rsidRPr="007D6976" w:rsidRDefault="007D6976" w:rsidP="007D6976">
      <w:pPr>
        <w:spacing w:after="0" w:line="48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gar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t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aran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ait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dan lap</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umpulan dan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yaluran ZIS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masif lagi dilakukan di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di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w:t>
      </w:r>
    </w:p>
    <w:p w14:paraId="38AB0173" w14:textId="0486C3E6" w:rsidR="007D6976" w:rsidRPr="007D6976" w:rsidRDefault="007D6976" w:rsidP="007D6976">
      <w:pPr>
        <w:spacing w:after="0" w:line="480" w:lineRule="auto"/>
        <w:ind w:left="720"/>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agar masyarakat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mudah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was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istribusian zakat dan masyarak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iliki tingkay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cayaan tinggi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pada LAZ DPU Kaltim. Dan juga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ksana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yang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ubungan d</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an lingkungan/alam yakni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bih di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tikan lagi ka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a hanya 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jalankan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ali saja tapi juga dijalankan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an.</w:t>
      </w:r>
    </w:p>
    <w:p w14:paraId="13635A91" w14:textId="4A74FDBF" w:rsidR="007D6976" w:rsidRPr="007D6976" w:rsidRDefault="007D6976" w:rsidP="00D7024B">
      <w:pPr>
        <w:numPr>
          <w:ilvl w:val="0"/>
          <w:numId w:val="15"/>
        </w:numPr>
        <w:spacing w:after="0" w:line="480" w:lineRule="auto"/>
        <w:contextualSpacing/>
        <w:jc w:val="both"/>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t>Untuk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anjutnya yang ingin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liti hal yang sama, dir</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dasikan  untu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ggali inf</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masi akuntabilitas dari s</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 as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k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tal.</w:t>
      </w:r>
    </w:p>
    <w:p w14:paraId="65963295" w14:textId="21EC69D5" w:rsidR="007D6976" w:rsidRPr="007D6976" w:rsidRDefault="007D6976" w:rsidP="00D7024B">
      <w:pPr>
        <w:numPr>
          <w:ilvl w:val="0"/>
          <w:numId w:val="15"/>
        </w:numPr>
        <w:spacing w:line="259" w:lineRule="auto"/>
        <w:contextualSpacing/>
        <w:rPr>
          <w:rFonts w:ascii="Times New Roman" w:eastAsia="DengXian" w:hAnsi="Times New Roman" w:cs="Times New Roman"/>
          <w:kern w:val="0"/>
          <w:lang w:val="id-ID"/>
          <w14:ligatures w14:val="none"/>
        </w:rPr>
      </w:pPr>
      <w:r w:rsidRPr="007D6976">
        <w:rPr>
          <w:rFonts w:ascii="Times New Roman" w:eastAsia="DengXian" w:hAnsi="Times New Roman" w:cs="Times New Roman"/>
          <w:kern w:val="0"/>
          <w:lang w:val="id-ID"/>
          <w14:ligatures w14:val="none"/>
        </w:rPr>
        <w:br w:type="page"/>
      </w:r>
      <w:r w:rsidRPr="007D6976">
        <w:rPr>
          <w:rFonts w:ascii="Times New Roman" w:eastAsia="DengXian" w:hAnsi="Times New Roman" w:cs="Times New Roman"/>
          <w:kern w:val="0"/>
          <w:lang w:val="id-ID"/>
          <w14:ligatures w14:val="none"/>
        </w:rPr>
        <w:lastRenderedPageBreak/>
        <w:t>Untuk masyarakat, disarankan untuk b</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partisipasi dalam p</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 xml:space="preserve">ngawasan </w:t>
      </w:r>
    </w:p>
    <w:p w14:paraId="4E1F6A06" w14:textId="0DB13B3E" w:rsidR="007D6976" w:rsidRPr="007D6976" w:rsidRDefault="007D6976" w:rsidP="007D6976">
      <w:pPr>
        <w:spacing w:after="0" w:line="480" w:lineRule="auto"/>
        <w:ind w:left="720"/>
        <w:jc w:val="both"/>
        <w:rPr>
          <w:rFonts w:ascii="Times New Roman" w:eastAsia="DengXian" w:hAnsi="Times New Roman" w:cs="Times New Roman"/>
          <w:kern w:val="0"/>
          <w:lang w:val="id-ID"/>
          <w14:ligatures w14:val="none"/>
        </w:rPr>
        <w:sectPr w:rsidR="007D6976" w:rsidRPr="007D6976" w:rsidSect="007D6976">
          <w:headerReference w:type="default" r:id="rId22"/>
          <w:footerReference w:type="default" r:id="rId23"/>
          <w:pgSz w:w="11906" w:h="16838" w:code="9"/>
          <w:pgMar w:top="2268" w:right="1701" w:bottom="1701" w:left="2268" w:header="706" w:footer="706" w:gutter="0"/>
          <w:pgNumType w:start="53"/>
          <w:cols w:space="708"/>
          <w:docGrid w:linePitch="360"/>
        </w:sectPr>
      </w:pP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hadap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giatan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 agar dapat m</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ningkatkan k</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t</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rbukaan dan akuntabilitas l</w:t>
      </w:r>
      <w:r w:rsidR="00D7024B">
        <w:rPr>
          <w:rFonts w:ascii="Times New Roman" w:eastAsia="DengXian" w:hAnsi="Times New Roman" w:cs="Times New Roman"/>
          <w:kern w:val="0"/>
          <w:lang w:val="id-ID"/>
          <w14:ligatures w14:val="none"/>
        </w:rPr>
        <w:t>e</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mbaga s</w:t>
      </w:r>
      <w:r w:rsidR="00D7024B">
        <w:rPr>
          <w:rFonts w:ascii="Times New Roman" w:eastAsia="DengXian" w:hAnsi="Times New Roman" w:cs="Times New Roman"/>
          <w:kern w:val="0"/>
          <w:lang w:val="id-ID"/>
          <w14:ligatures w14:val="none"/>
        </w:rPr>
        <w:t>o</w:t>
      </w:r>
      <w:r w:rsidR="00D7024B" w:rsidRPr="00D7024B">
        <w:rPr>
          <w:rFonts w:ascii="Taken by Vultures Alternates De" w:eastAsia="DengXian" w:hAnsi="Taken by Vultures Alternates De" w:cs="Times New Roman"/>
          <w:spacing w:val="-20"/>
          <w:w w:val="1"/>
          <w:kern w:val="0"/>
          <w:sz w:val="6"/>
          <w:lang w:val="id-ID"/>
          <w14:ligatures w14:val="none"/>
        </w:rPr>
        <w:t>ì</w:t>
      </w:r>
      <w:r w:rsidRPr="007D6976">
        <w:rPr>
          <w:rFonts w:ascii="Times New Roman" w:eastAsia="DengXian" w:hAnsi="Times New Roman" w:cs="Times New Roman"/>
          <w:kern w:val="0"/>
          <w:lang w:val="id-ID"/>
          <w14:ligatures w14:val="none"/>
        </w:rPr>
        <w:t>sial</w:t>
      </w:r>
      <w:r w:rsidR="004403AE">
        <w:rPr>
          <w:rFonts w:ascii="Times New Roman" w:eastAsia="DengXian" w:hAnsi="Times New Roman" w:cs="Times New Roman"/>
          <w:kern w:val="0"/>
          <w:lang w:val="id-ID"/>
          <w14:ligatures w14:val="none"/>
        </w:rPr>
        <w:t>.</w:t>
      </w:r>
    </w:p>
    <w:p w14:paraId="25D85792" w14:textId="77777777" w:rsidR="007D6976" w:rsidRDefault="007D6976"/>
    <w:sectPr w:rsidR="007D69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69CAF6" w14:textId="77777777" w:rsidR="009F3F16" w:rsidRDefault="009F3F16">
      <w:pPr>
        <w:spacing w:after="0" w:line="240" w:lineRule="auto"/>
      </w:pPr>
      <w:r>
        <w:separator/>
      </w:r>
    </w:p>
  </w:endnote>
  <w:endnote w:type="continuationSeparator" w:id="0">
    <w:p w14:paraId="17600DD7" w14:textId="77777777" w:rsidR="009F3F16" w:rsidRDefault="009F3F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embedRegular r:id="rId1" w:subsetted="1" w:fontKey="{55E28495-CB56-4B67-B215-63BDCE76A308}"/>
  </w:font>
  <w:font w:name="Calibri">
    <w:panose1 w:val="020F0502020204030204"/>
    <w:charset w:val="00"/>
    <w:family w:val="swiss"/>
    <w:pitch w:val="variable"/>
    <w:sig w:usb0="E4002EFF" w:usb1="C200247B" w:usb2="00000009" w:usb3="00000000" w:csb0="000001FF" w:csb1="00000000"/>
    <w:embedRegular r:id="rId2" w:subsetted="1" w:fontKey="{B23D20DC-2CDA-438F-A0FF-9930842CC68E}"/>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ken by Vultures Alternates De">
    <w:charset w:val="00"/>
    <w:family w:val="auto"/>
    <w:pitch w:val="variable"/>
    <w:sig w:usb0="800000A7" w:usb1="5000004A" w:usb2="00000000" w:usb3="00000000" w:csb0="00000001" w:csb1="00000000"/>
    <w:embedRegular r:id="rId3" w:subsetted="1" w:fontKey="{3F7D30EE-5BFC-4878-B83C-7F1B6EB32951}"/>
    <w:embedItalic r:id="rId4" w:subsetted="1" w:fontKey="{097749FA-63BB-4F9D-A866-2A330110FED9}"/>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928875"/>
      <w:docPartObj>
        <w:docPartGallery w:val="Page Numbers (Bottom of Page)"/>
        <w:docPartUnique/>
      </w:docPartObj>
    </w:sdtPr>
    <w:sdtEndPr>
      <w:rPr>
        <w:noProof/>
      </w:rPr>
    </w:sdtEndPr>
    <w:sdtContent>
      <w:p w14:paraId="7063408C" w14:textId="77777777" w:rsidR="006A5174" w:rsidRDefault="00B170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B03691" w14:textId="77777777" w:rsidR="006A5174" w:rsidRDefault="006A51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3FCADD" w14:textId="77777777" w:rsidR="006A5174" w:rsidRDefault="006A5174" w:rsidP="00777788">
    <w:pPr>
      <w:pStyle w:val="Footer"/>
    </w:pPr>
  </w:p>
  <w:p w14:paraId="705680A2" w14:textId="77777777" w:rsidR="006A5174" w:rsidRDefault="006A5174" w:rsidP="005838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C621D" w14:textId="77777777" w:rsidR="006A5174" w:rsidRDefault="006A5174">
    <w:pPr>
      <w:pStyle w:val="Footer"/>
      <w:jc w:val="center"/>
    </w:pPr>
  </w:p>
  <w:p w14:paraId="0ECCBF0A" w14:textId="77777777" w:rsidR="006A5174" w:rsidRDefault="006A51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8953016"/>
      <w:docPartObj>
        <w:docPartGallery w:val="Page Numbers (Bottom of Page)"/>
        <w:docPartUnique/>
      </w:docPartObj>
    </w:sdtPr>
    <w:sdtEndPr>
      <w:rPr>
        <w:noProof/>
      </w:rPr>
    </w:sdtEndPr>
    <w:sdtContent>
      <w:p w14:paraId="69312488" w14:textId="77777777" w:rsidR="006A5174" w:rsidRDefault="00B170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36221" w14:textId="77777777" w:rsidR="006A5174" w:rsidRDefault="006A51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7828976"/>
      <w:docPartObj>
        <w:docPartGallery w:val="Page Numbers (Bottom of Page)"/>
        <w:docPartUnique/>
      </w:docPartObj>
    </w:sdtPr>
    <w:sdtEndPr>
      <w:rPr>
        <w:noProof/>
      </w:rPr>
    </w:sdtEndPr>
    <w:sdtContent>
      <w:p w14:paraId="149A737C" w14:textId="77777777" w:rsidR="006A5174" w:rsidRDefault="00B170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D1359" w14:textId="77777777" w:rsidR="006A5174" w:rsidRDefault="006A51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8D1049" w14:textId="77777777" w:rsidR="006A5174" w:rsidRDefault="006A5174" w:rsidP="007B6A3F">
    <w:pPr>
      <w:pStyle w:val="Footer"/>
    </w:pPr>
  </w:p>
  <w:p w14:paraId="11B6B436" w14:textId="77777777" w:rsidR="006A5174" w:rsidRDefault="006A51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5415018"/>
      <w:docPartObj>
        <w:docPartGallery w:val="Page Numbers (Bottom of Page)"/>
        <w:docPartUnique/>
      </w:docPartObj>
    </w:sdtPr>
    <w:sdtEndPr>
      <w:rPr>
        <w:noProof/>
      </w:rPr>
    </w:sdtEndPr>
    <w:sdtContent>
      <w:p w14:paraId="351C96E6" w14:textId="77777777" w:rsidR="006A5174" w:rsidRDefault="00B170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D5D085" w14:textId="77777777" w:rsidR="006A5174" w:rsidRDefault="006A517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3F0D41" w14:textId="77777777" w:rsidR="006A5174" w:rsidRDefault="006A5174" w:rsidP="00F16ADA">
    <w:pPr>
      <w:pStyle w:val="Footer"/>
    </w:pPr>
  </w:p>
  <w:p w14:paraId="6EEC5B2A" w14:textId="77777777" w:rsidR="006A5174" w:rsidRDefault="006A51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3C3007" w14:textId="77777777" w:rsidR="009F3F16" w:rsidRDefault="009F3F16">
      <w:pPr>
        <w:spacing w:after="0" w:line="240" w:lineRule="auto"/>
      </w:pPr>
      <w:r>
        <w:separator/>
      </w:r>
    </w:p>
  </w:footnote>
  <w:footnote w:type="continuationSeparator" w:id="0">
    <w:p w14:paraId="069E6104" w14:textId="77777777" w:rsidR="009F3F16" w:rsidRDefault="009F3F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9166782"/>
      <w:docPartObj>
        <w:docPartGallery w:val="Page Numbers (Top of Page)"/>
        <w:docPartUnique/>
      </w:docPartObj>
    </w:sdtPr>
    <w:sdtEndPr>
      <w:rPr>
        <w:noProof/>
      </w:rPr>
    </w:sdtEndPr>
    <w:sdtContent>
      <w:p w14:paraId="5365637E" w14:textId="77777777" w:rsidR="006A5174" w:rsidRDefault="00B170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A6BD06" w14:textId="77777777" w:rsidR="006A5174" w:rsidRDefault="006A51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33205" w14:textId="77777777" w:rsidR="006A5174" w:rsidRDefault="006A5174">
    <w:pPr>
      <w:pStyle w:val="Header"/>
    </w:pPr>
  </w:p>
  <w:p w14:paraId="31D2CCB9" w14:textId="77777777" w:rsidR="006A5174" w:rsidRDefault="006A51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9907107"/>
      <w:docPartObj>
        <w:docPartGallery w:val="Page Numbers (Top of Page)"/>
        <w:docPartUnique/>
      </w:docPartObj>
    </w:sdtPr>
    <w:sdtEndPr>
      <w:rPr>
        <w:noProof/>
      </w:rPr>
    </w:sdtEndPr>
    <w:sdtContent>
      <w:p w14:paraId="116E6BC0" w14:textId="77777777" w:rsidR="006A5174" w:rsidRDefault="00B170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285035" w14:textId="77777777" w:rsidR="006A5174" w:rsidRDefault="006A51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E43B6" w14:textId="77777777" w:rsidR="006A5174" w:rsidRDefault="006A5174" w:rsidP="007B6A3F">
    <w:pPr>
      <w:pStyle w:val="Header"/>
      <w:jc w:val="center"/>
    </w:pPr>
  </w:p>
  <w:p w14:paraId="47E87562" w14:textId="77777777" w:rsidR="006A5174" w:rsidRDefault="006A517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93207466"/>
      <w:docPartObj>
        <w:docPartGallery w:val="Page Numbers (Top of Page)"/>
        <w:docPartUnique/>
      </w:docPartObj>
    </w:sdtPr>
    <w:sdtEndPr>
      <w:rPr>
        <w:noProof/>
      </w:rPr>
    </w:sdtEndPr>
    <w:sdtContent>
      <w:p w14:paraId="461084C9" w14:textId="77777777" w:rsidR="006A5174" w:rsidRPr="00992D95" w:rsidRDefault="00B170CC" w:rsidP="00992D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E5B1F" w14:textId="77777777" w:rsidR="006A5174" w:rsidRDefault="006A5174" w:rsidP="007B6A3F">
    <w:pPr>
      <w:pStyle w:val="Header"/>
    </w:pPr>
  </w:p>
  <w:p w14:paraId="522A72C1" w14:textId="77777777" w:rsidR="006A5174" w:rsidRPr="00992D95" w:rsidRDefault="006A5174" w:rsidP="007B6A3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2636942"/>
      <w:docPartObj>
        <w:docPartGallery w:val="Page Numbers (Top of Page)"/>
        <w:docPartUnique/>
      </w:docPartObj>
    </w:sdtPr>
    <w:sdtEndPr>
      <w:rPr>
        <w:noProof/>
      </w:rPr>
    </w:sdtEndPr>
    <w:sdtContent>
      <w:p w14:paraId="45CCC382" w14:textId="77777777" w:rsidR="006A5174" w:rsidRDefault="00B170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75338F" w14:textId="77777777" w:rsidR="006A5174" w:rsidRPr="00992D95" w:rsidRDefault="006A5174" w:rsidP="007B6A3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B25F64" w14:textId="77777777" w:rsidR="006A5174" w:rsidRDefault="006A5174">
    <w:pPr>
      <w:pStyle w:val="Header"/>
      <w:jc w:val="right"/>
    </w:pPr>
  </w:p>
  <w:p w14:paraId="5302355A" w14:textId="77777777" w:rsidR="006A5174" w:rsidRPr="00992D95" w:rsidRDefault="006A5174" w:rsidP="007B6A3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5779144"/>
      <w:docPartObj>
        <w:docPartGallery w:val="Page Numbers (Top of Page)"/>
        <w:docPartUnique/>
      </w:docPartObj>
    </w:sdtPr>
    <w:sdtEndPr>
      <w:rPr>
        <w:noProof/>
      </w:rPr>
    </w:sdtEndPr>
    <w:sdtContent>
      <w:p w14:paraId="474D2889" w14:textId="77777777" w:rsidR="006A5174" w:rsidRDefault="00B170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18E39C" w14:textId="77777777" w:rsidR="006A5174" w:rsidRPr="00992D95" w:rsidRDefault="006A5174" w:rsidP="007B6A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74684"/>
    <w:multiLevelType w:val="hybridMultilevel"/>
    <w:tmpl w:val="B2BC66F0"/>
    <w:lvl w:ilvl="0" w:tplc="8F4CD1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C749FA"/>
    <w:multiLevelType w:val="multilevel"/>
    <w:tmpl w:val="E2D6EB24"/>
    <w:lvl w:ilvl="0">
      <w:start w:val="1"/>
      <w:numFmt w:val="decimal"/>
      <w:lvlText w:val="%1."/>
      <w:lvlJc w:val="left"/>
      <w:pPr>
        <w:ind w:left="786"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174" w:hanging="720"/>
      </w:pPr>
      <w:rPr>
        <w:rFonts w:hint="default"/>
      </w:rPr>
    </w:lvl>
    <w:lvl w:ilvl="3">
      <w:start w:val="1"/>
      <w:numFmt w:val="decimal"/>
      <w:isLgl/>
      <w:lvlText w:val="%1.%2.%3.%4"/>
      <w:lvlJc w:val="left"/>
      <w:pPr>
        <w:ind w:left="4188" w:hanging="720"/>
      </w:pPr>
      <w:rPr>
        <w:rFonts w:hint="default"/>
      </w:rPr>
    </w:lvl>
    <w:lvl w:ilvl="4">
      <w:start w:val="1"/>
      <w:numFmt w:val="decimal"/>
      <w:isLgl/>
      <w:lvlText w:val="%1.%2.%3.%4.%5"/>
      <w:lvlJc w:val="left"/>
      <w:pPr>
        <w:ind w:left="5562" w:hanging="1080"/>
      </w:pPr>
      <w:rPr>
        <w:rFonts w:hint="default"/>
      </w:rPr>
    </w:lvl>
    <w:lvl w:ilvl="5">
      <w:start w:val="1"/>
      <w:numFmt w:val="decimal"/>
      <w:isLgl/>
      <w:lvlText w:val="%1.%2.%3.%4.%5.%6"/>
      <w:lvlJc w:val="left"/>
      <w:pPr>
        <w:ind w:left="6576" w:hanging="1080"/>
      </w:pPr>
      <w:rPr>
        <w:rFonts w:hint="default"/>
      </w:rPr>
    </w:lvl>
    <w:lvl w:ilvl="6">
      <w:start w:val="1"/>
      <w:numFmt w:val="decimal"/>
      <w:isLgl/>
      <w:lvlText w:val="%1.%2.%3.%4.%5.%6.%7"/>
      <w:lvlJc w:val="left"/>
      <w:pPr>
        <w:ind w:left="7950" w:hanging="1440"/>
      </w:pPr>
      <w:rPr>
        <w:rFonts w:hint="default"/>
      </w:rPr>
    </w:lvl>
    <w:lvl w:ilvl="7">
      <w:start w:val="1"/>
      <w:numFmt w:val="decimal"/>
      <w:isLgl/>
      <w:lvlText w:val="%1.%2.%3.%4.%5.%6.%7.%8"/>
      <w:lvlJc w:val="left"/>
      <w:pPr>
        <w:ind w:left="8964" w:hanging="1440"/>
      </w:pPr>
      <w:rPr>
        <w:rFonts w:hint="default"/>
      </w:rPr>
    </w:lvl>
    <w:lvl w:ilvl="8">
      <w:start w:val="1"/>
      <w:numFmt w:val="decimal"/>
      <w:isLgl/>
      <w:lvlText w:val="%1.%2.%3.%4.%5.%6.%7.%8.%9"/>
      <w:lvlJc w:val="left"/>
      <w:pPr>
        <w:ind w:left="10338" w:hanging="1800"/>
      </w:pPr>
      <w:rPr>
        <w:rFonts w:hint="default"/>
      </w:rPr>
    </w:lvl>
  </w:abstractNum>
  <w:abstractNum w:abstractNumId="2" w15:restartNumberingAfterBreak="0">
    <w:nsid w:val="19766F9F"/>
    <w:multiLevelType w:val="hybridMultilevel"/>
    <w:tmpl w:val="C15095D0"/>
    <w:lvl w:ilvl="0" w:tplc="3A204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056D7F"/>
    <w:multiLevelType w:val="multilevel"/>
    <w:tmpl w:val="08667E96"/>
    <w:lvl w:ilvl="0">
      <w:start w:val="1"/>
      <w:numFmt w:val="decimal"/>
      <w:lvlText w:val="%1."/>
      <w:lvlJc w:val="left"/>
      <w:pPr>
        <w:ind w:left="360" w:hanging="360"/>
      </w:pPr>
      <w:rPr>
        <w:rFonts w:ascii="Times New Roman" w:eastAsia="DengXian" w:hAnsi="Times New Roman" w:cs="Times New Roman"/>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45523A"/>
    <w:multiLevelType w:val="hybridMultilevel"/>
    <w:tmpl w:val="F22E5FD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7D3831"/>
    <w:multiLevelType w:val="multilevel"/>
    <w:tmpl w:val="CA2A3A2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BD6FEB"/>
    <w:multiLevelType w:val="hybridMultilevel"/>
    <w:tmpl w:val="3ECEB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800C40"/>
    <w:multiLevelType w:val="multilevel"/>
    <w:tmpl w:val="C2F4800A"/>
    <w:lvl w:ilvl="0">
      <w:start w:val="1"/>
      <w:numFmt w:val="decimal"/>
      <w:lvlText w:val="%1."/>
      <w:lvlJc w:val="left"/>
      <w:pPr>
        <w:ind w:left="1080" w:hanging="360"/>
      </w:pPr>
      <w:rPr>
        <w:rFonts w:hint="default"/>
      </w:rPr>
    </w:lvl>
    <w:lvl w:ilvl="1">
      <w:start w:val="5"/>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52710141"/>
    <w:multiLevelType w:val="hybridMultilevel"/>
    <w:tmpl w:val="79F635B0"/>
    <w:lvl w:ilvl="0" w:tplc="0E2CEEB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2E30697"/>
    <w:multiLevelType w:val="hybridMultilevel"/>
    <w:tmpl w:val="2B7490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6B0755"/>
    <w:multiLevelType w:val="hybridMultilevel"/>
    <w:tmpl w:val="6E866E0C"/>
    <w:lvl w:ilvl="0" w:tplc="9424AE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D792CB0"/>
    <w:multiLevelType w:val="multilevel"/>
    <w:tmpl w:val="648AA230"/>
    <w:styleLink w:val="Style3"/>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C71101"/>
    <w:multiLevelType w:val="hybridMultilevel"/>
    <w:tmpl w:val="81DC4236"/>
    <w:lvl w:ilvl="0" w:tplc="5D10B784">
      <w:start w:val="1"/>
      <w:numFmt w:val="decimal"/>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3" w15:restartNumberingAfterBreak="0">
    <w:nsid w:val="667F5DCF"/>
    <w:multiLevelType w:val="multilevel"/>
    <w:tmpl w:val="A19C57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A09178B"/>
    <w:multiLevelType w:val="hybridMultilevel"/>
    <w:tmpl w:val="78747E98"/>
    <w:lvl w:ilvl="0" w:tplc="3F785B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5A22C01"/>
    <w:multiLevelType w:val="hybridMultilevel"/>
    <w:tmpl w:val="3FE47CCC"/>
    <w:lvl w:ilvl="0" w:tplc="88767E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75246E0"/>
    <w:multiLevelType w:val="hybridMultilevel"/>
    <w:tmpl w:val="50E2460C"/>
    <w:lvl w:ilvl="0" w:tplc="0409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7" w15:restartNumberingAfterBreak="0">
    <w:nsid w:val="781052F1"/>
    <w:multiLevelType w:val="hybridMultilevel"/>
    <w:tmpl w:val="58EC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62445">
    <w:abstractNumId w:val="1"/>
  </w:num>
  <w:num w:numId="2" w16cid:durableId="685907680">
    <w:abstractNumId w:val="15"/>
  </w:num>
  <w:num w:numId="3" w16cid:durableId="366638133">
    <w:abstractNumId w:val="10"/>
  </w:num>
  <w:num w:numId="4" w16cid:durableId="221134211">
    <w:abstractNumId w:val="11"/>
  </w:num>
  <w:num w:numId="5" w16cid:durableId="695083717">
    <w:abstractNumId w:val="12"/>
  </w:num>
  <w:num w:numId="6" w16cid:durableId="1939826602">
    <w:abstractNumId w:val="16"/>
  </w:num>
  <w:num w:numId="7" w16cid:durableId="1556040368">
    <w:abstractNumId w:val="9"/>
  </w:num>
  <w:num w:numId="8" w16cid:durableId="772171289">
    <w:abstractNumId w:val="7"/>
  </w:num>
  <w:num w:numId="9" w16cid:durableId="1597320331">
    <w:abstractNumId w:val="0"/>
  </w:num>
  <w:num w:numId="10" w16cid:durableId="853541920">
    <w:abstractNumId w:val="8"/>
  </w:num>
  <w:num w:numId="11" w16cid:durableId="1607080784">
    <w:abstractNumId w:val="4"/>
  </w:num>
  <w:num w:numId="12" w16cid:durableId="1959021415">
    <w:abstractNumId w:val="17"/>
  </w:num>
  <w:num w:numId="13" w16cid:durableId="229580694">
    <w:abstractNumId w:val="13"/>
  </w:num>
  <w:num w:numId="14" w16cid:durableId="1563557970">
    <w:abstractNumId w:val="6"/>
  </w:num>
  <w:num w:numId="15" w16cid:durableId="1410149694">
    <w:abstractNumId w:val="2"/>
  </w:num>
  <w:num w:numId="16" w16cid:durableId="1143351483">
    <w:abstractNumId w:val="5"/>
  </w:num>
  <w:num w:numId="17" w16cid:durableId="805775142">
    <w:abstractNumId w:val="3"/>
  </w:num>
  <w:num w:numId="18" w16cid:durableId="1260675840">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saveSubset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976"/>
    <w:rsid w:val="003B47E7"/>
    <w:rsid w:val="004403AE"/>
    <w:rsid w:val="006A5174"/>
    <w:rsid w:val="007D6976"/>
    <w:rsid w:val="009F3F16"/>
    <w:rsid w:val="00A06146"/>
    <w:rsid w:val="00B170CC"/>
    <w:rsid w:val="00B2050C"/>
    <w:rsid w:val="00D702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31690"/>
  <w15:chartTrackingRefBased/>
  <w15:docId w15:val="{3465FA07-492F-4DED-ADD4-F6AA3441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697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D697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D697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D697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D697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D697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697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697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697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97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D697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D697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697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69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69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69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69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6976"/>
    <w:rPr>
      <w:rFonts w:eastAsiaTheme="majorEastAsia" w:cstheme="majorBidi"/>
      <w:color w:val="272727" w:themeColor="text1" w:themeTint="D8"/>
    </w:rPr>
  </w:style>
  <w:style w:type="paragraph" w:styleId="Title">
    <w:name w:val="Title"/>
    <w:basedOn w:val="Normal"/>
    <w:next w:val="Normal"/>
    <w:link w:val="TitleChar"/>
    <w:uiPriority w:val="10"/>
    <w:qFormat/>
    <w:rsid w:val="007D69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69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69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69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6976"/>
    <w:pPr>
      <w:spacing w:before="160"/>
      <w:jc w:val="center"/>
    </w:pPr>
    <w:rPr>
      <w:i/>
      <w:iCs/>
      <w:color w:val="404040" w:themeColor="text1" w:themeTint="BF"/>
    </w:rPr>
  </w:style>
  <w:style w:type="character" w:customStyle="1" w:styleId="QuoteChar">
    <w:name w:val="Quote Char"/>
    <w:basedOn w:val="DefaultParagraphFont"/>
    <w:link w:val="Quote"/>
    <w:uiPriority w:val="29"/>
    <w:rsid w:val="007D6976"/>
    <w:rPr>
      <w:i/>
      <w:iCs/>
      <w:color w:val="404040" w:themeColor="text1" w:themeTint="BF"/>
    </w:rPr>
  </w:style>
  <w:style w:type="paragraph" w:styleId="ListParagraph">
    <w:name w:val="List Paragraph"/>
    <w:basedOn w:val="Normal"/>
    <w:uiPriority w:val="34"/>
    <w:qFormat/>
    <w:rsid w:val="007D6976"/>
    <w:pPr>
      <w:ind w:left="720"/>
      <w:contextualSpacing/>
    </w:pPr>
  </w:style>
  <w:style w:type="character" w:styleId="IntenseEmphasis">
    <w:name w:val="Intense Emphasis"/>
    <w:basedOn w:val="DefaultParagraphFont"/>
    <w:uiPriority w:val="21"/>
    <w:qFormat/>
    <w:rsid w:val="007D6976"/>
    <w:rPr>
      <w:i/>
      <w:iCs/>
      <w:color w:val="2F5496" w:themeColor="accent1" w:themeShade="BF"/>
    </w:rPr>
  </w:style>
  <w:style w:type="paragraph" w:styleId="IntenseQuote">
    <w:name w:val="Intense Quote"/>
    <w:basedOn w:val="Normal"/>
    <w:next w:val="Normal"/>
    <w:link w:val="IntenseQuoteChar"/>
    <w:uiPriority w:val="30"/>
    <w:qFormat/>
    <w:rsid w:val="007D69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D6976"/>
    <w:rPr>
      <w:i/>
      <w:iCs/>
      <w:color w:val="2F5496" w:themeColor="accent1" w:themeShade="BF"/>
    </w:rPr>
  </w:style>
  <w:style w:type="character" w:styleId="IntenseReference">
    <w:name w:val="Intense Reference"/>
    <w:basedOn w:val="DefaultParagraphFont"/>
    <w:uiPriority w:val="32"/>
    <w:qFormat/>
    <w:rsid w:val="007D6976"/>
    <w:rPr>
      <w:b/>
      <w:bCs/>
      <w:smallCaps/>
      <w:color w:val="2F5496" w:themeColor="accent1" w:themeShade="BF"/>
      <w:spacing w:val="5"/>
    </w:rPr>
  </w:style>
  <w:style w:type="numbering" w:customStyle="1" w:styleId="NoList1">
    <w:name w:val="No List1"/>
    <w:next w:val="NoList"/>
    <w:uiPriority w:val="99"/>
    <w:semiHidden/>
    <w:unhideWhenUsed/>
    <w:rsid w:val="007D6976"/>
  </w:style>
  <w:style w:type="table" w:styleId="TableGrid">
    <w:name w:val="Table Grid"/>
    <w:basedOn w:val="TableNormal"/>
    <w:uiPriority w:val="39"/>
    <w:rsid w:val="007D6976"/>
    <w:pPr>
      <w:spacing w:after="0" w:line="240" w:lineRule="auto"/>
    </w:pPr>
    <w:rPr>
      <w:rFonts w:eastAsia="SimSun"/>
      <w:kern w:val="0"/>
      <w:sz w:val="22"/>
      <w:szCs w:val="22"/>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7D6976"/>
    <w:rPr>
      <w:rFonts w:ascii="Times New Roman" w:eastAsia="Times New Roman" w:hAnsi="Times New Roman" w:cs="Times New Roman"/>
    </w:rPr>
  </w:style>
  <w:style w:type="paragraph" w:styleId="BodyText">
    <w:name w:val="Body Text"/>
    <w:basedOn w:val="Normal"/>
    <w:link w:val="BodyTextChar"/>
    <w:qFormat/>
    <w:rsid w:val="007D6976"/>
    <w:pPr>
      <w:widowControl w:val="0"/>
      <w:spacing w:after="0" w:line="480" w:lineRule="auto"/>
      <w:ind w:firstLine="400"/>
    </w:pPr>
    <w:rPr>
      <w:rFonts w:ascii="Times New Roman" w:eastAsia="Times New Roman" w:hAnsi="Times New Roman" w:cs="Times New Roman"/>
    </w:rPr>
  </w:style>
  <w:style w:type="character" w:customStyle="1" w:styleId="BodyTextChar1">
    <w:name w:val="Body Text Char1"/>
    <w:basedOn w:val="DefaultParagraphFont"/>
    <w:uiPriority w:val="99"/>
    <w:semiHidden/>
    <w:rsid w:val="007D6976"/>
  </w:style>
  <w:style w:type="numbering" w:customStyle="1" w:styleId="Style3">
    <w:name w:val="Style3"/>
    <w:uiPriority w:val="99"/>
    <w:rsid w:val="007D6976"/>
    <w:pPr>
      <w:numPr>
        <w:numId w:val="4"/>
      </w:numPr>
    </w:pPr>
  </w:style>
  <w:style w:type="numbering" w:customStyle="1" w:styleId="Style31">
    <w:name w:val="Style31"/>
    <w:uiPriority w:val="99"/>
    <w:rsid w:val="007D6976"/>
  </w:style>
  <w:style w:type="numbering" w:customStyle="1" w:styleId="Style32">
    <w:name w:val="Style32"/>
    <w:uiPriority w:val="99"/>
    <w:rsid w:val="007D6976"/>
  </w:style>
  <w:style w:type="paragraph" w:styleId="NoSpacing">
    <w:name w:val="No Spacing"/>
    <w:uiPriority w:val="1"/>
    <w:qFormat/>
    <w:rsid w:val="007D6976"/>
    <w:pPr>
      <w:spacing w:after="0" w:line="240" w:lineRule="auto"/>
    </w:pPr>
    <w:rPr>
      <w:rFonts w:ascii="DengXian" w:eastAsia="DengXian" w:hAnsi="DengXian" w:cs="Times New Roman"/>
      <w:kern w:val="0"/>
      <w:sz w:val="22"/>
      <w:szCs w:val="22"/>
      <w:lang w:val="zh-CN"/>
      <w14:ligatures w14:val="none"/>
    </w:rPr>
  </w:style>
  <w:style w:type="paragraph" w:styleId="Header">
    <w:name w:val="header"/>
    <w:basedOn w:val="Normal"/>
    <w:link w:val="HeaderChar"/>
    <w:uiPriority w:val="99"/>
    <w:unhideWhenUsed/>
    <w:rsid w:val="007D6976"/>
    <w:pPr>
      <w:tabs>
        <w:tab w:val="center" w:pos="4680"/>
        <w:tab w:val="right" w:pos="9360"/>
      </w:tabs>
      <w:spacing w:after="0" w:line="240" w:lineRule="auto"/>
    </w:pPr>
    <w:rPr>
      <w:rFonts w:ascii="DengXian" w:eastAsia="DengXian" w:hAnsi="DengXian" w:cs="Times New Roman"/>
      <w:kern w:val="0"/>
      <w:sz w:val="22"/>
      <w:szCs w:val="22"/>
      <w:lang w:val="id-ID"/>
      <w14:ligatures w14:val="none"/>
    </w:rPr>
  </w:style>
  <w:style w:type="character" w:customStyle="1" w:styleId="HeaderChar">
    <w:name w:val="Header Char"/>
    <w:basedOn w:val="DefaultParagraphFont"/>
    <w:link w:val="Header"/>
    <w:uiPriority w:val="99"/>
    <w:rsid w:val="007D6976"/>
    <w:rPr>
      <w:rFonts w:ascii="DengXian" w:eastAsia="DengXian" w:hAnsi="DengXian" w:cs="Times New Roman"/>
      <w:kern w:val="0"/>
      <w:sz w:val="22"/>
      <w:szCs w:val="22"/>
      <w:lang w:val="id-ID"/>
      <w14:ligatures w14:val="none"/>
    </w:rPr>
  </w:style>
  <w:style w:type="paragraph" w:styleId="Footer">
    <w:name w:val="footer"/>
    <w:basedOn w:val="Normal"/>
    <w:link w:val="FooterChar"/>
    <w:uiPriority w:val="99"/>
    <w:unhideWhenUsed/>
    <w:rsid w:val="007D6976"/>
    <w:pPr>
      <w:tabs>
        <w:tab w:val="center" w:pos="4680"/>
        <w:tab w:val="right" w:pos="9360"/>
      </w:tabs>
      <w:spacing w:after="0" w:line="240" w:lineRule="auto"/>
    </w:pPr>
    <w:rPr>
      <w:rFonts w:ascii="DengXian" w:eastAsia="DengXian" w:hAnsi="DengXian" w:cs="Times New Roman"/>
      <w:kern w:val="0"/>
      <w:sz w:val="22"/>
      <w:szCs w:val="22"/>
      <w:lang w:val="id-ID"/>
      <w14:ligatures w14:val="none"/>
    </w:rPr>
  </w:style>
  <w:style w:type="character" w:customStyle="1" w:styleId="FooterChar">
    <w:name w:val="Footer Char"/>
    <w:basedOn w:val="DefaultParagraphFont"/>
    <w:link w:val="Footer"/>
    <w:uiPriority w:val="99"/>
    <w:rsid w:val="007D6976"/>
    <w:rPr>
      <w:rFonts w:ascii="DengXian" w:eastAsia="DengXian" w:hAnsi="DengXian" w:cs="Times New Roman"/>
      <w:kern w:val="0"/>
      <w:sz w:val="22"/>
      <w:szCs w:val="22"/>
      <w:lang w:val="id-ID"/>
      <w14:ligatures w14:val="none"/>
    </w:rPr>
  </w:style>
  <w:style w:type="paragraph" w:styleId="TOCHeading">
    <w:name w:val="TOC Heading"/>
    <w:basedOn w:val="Heading1"/>
    <w:next w:val="Normal"/>
    <w:uiPriority w:val="39"/>
    <w:unhideWhenUsed/>
    <w:qFormat/>
    <w:rsid w:val="007D6976"/>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7D6976"/>
    <w:pPr>
      <w:tabs>
        <w:tab w:val="right" w:leader="dot" w:pos="7927"/>
      </w:tabs>
      <w:spacing w:before="240" w:after="240" w:line="240" w:lineRule="auto"/>
    </w:pPr>
    <w:rPr>
      <w:rFonts w:ascii="Times New Roman" w:eastAsia="DengXian" w:hAnsi="Times New Roman" w:cs="Times New Roman"/>
      <w:b/>
      <w:bCs/>
      <w:noProof/>
      <w:kern w:val="0"/>
      <w:lang w:val="id-ID"/>
      <w14:ligatures w14:val="none"/>
    </w:rPr>
  </w:style>
  <w:style w:type="paragraph" w:styleId="TOC2">
    <w:name w:val="toc 2"/>
    <w:basedOn w:val="Normal"/>
    <w:next w:val="Normal"/>
    <w:autoRedefine/>
    <w:uiPriority w:val="39"/>
    <w:unhideWhenUsed/>
    <w:rsid w:val="007D6976"/>
    <w:pPr>
      <w:tabs>
        <w:tab w:val="left" w:pos="960"/>
        <w:tab w:val="right" w:leader="dot" w:pos="7927"/>
      </w:tabs>
      <w:spacing w:after="100" w:line="480" w:lineRule="auto"/>
      <w:ind w:left="220"/>
    </w:pPr>
    <w:rPr>
      <w:rFonts w:ascii="DengXian" w:eastAsia="DengXian" w:hAnsi="DengXian" w:cs="Times New Roman"/>
      <w:kern w:val="0"/>
      <w:sz w:val="22"/>
      <w:szCs w:val="22"/>
      <w:lang w:val="id-ID"/>
      <w14:ligatures w14:val="none"/>
    </w:rPr>
  </w:style>
  <w:style w:type="paragraph" w:styleId="TOC3">
    <w:name w:val="toc 3"/>
    <w:basedOn w:val="Normal"/>
    <w:next w:val="Normal"/>
    <w:autoRedefine/>
    <w:uiPriority w:val="39"/>
    <w:unhideWhenUsed/>
    <w:rsid w:val="007D6976"/>
    <w:pPr>
      <w:tabs>
        <w:tab w:val="left" w:pos="1440"/>
        <w:tab w:val="right" w:leader="dot" w:pos="7927"/>
      </w:tabs>
      <w:spacing w:after="100" w:line="256" w:lineRule="auto"/>
      <w:ind w:left="440"/>
      <w:jc w:val="both"/>
    </w:pPr>
    <w:rPr>
      <w:rFonts w:ascii="DengXian" w:eastAsia="DengXian" w:hAnsi="DengXian" w:cs="Times New Roman"/>
      <w:kern w:val="0"/>
      <w:sz w:val="22"/>
      <w:szCs w:val="22"/>
      <w:lang w:val="id-ID"/>
      <w14:ligatures w14:val="none"/>
    </w:rPr>
  </w:style>
  <w:style w:type="character" w:styleId="Hyperlink">
    <w:name w:val="Hyperlink"/>
    <w:basedOn w:val="DefaultParagraphFont"/>
    <w:uiPriority w:val="99"/>
    <w:unhideWhenUsed/>
    <w:rsid w:val="007D69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footer" Target="footer7.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8.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9.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5</Pages>
  <Words>14117</Words>
  <Characters>80471</Characters>
  <Application>Microsoft Office Word</Application>
  <DocSecurity>0</DocSecurity>
  <Lines>670</Lines>
  <Paragraphs>188</Paragraphs>
  <ScaleCrop>false</ScaleCrop>
  <Company/>
  <LinksUpToDate>false</LinksUpToDate>
  <CharactersWithSpaces>9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caervianis2000@outlook.com</dc:creator>
  <cp:keywords/>
  <dc:description/>
  <cp:lastModifiedBy>riscaervianis2000@outlook.com</cp:lastModifiedBy>
  <cp:revision>2</cp:revision>
  <dcterms:created xsi:type="dcterms:W3CDTF">2025-06-23T05:35:00Z</dcterms:created>
  <dcterms:modified xsi:type="dcterms:W3CDTF">2025-06-23T05:35:00Z</dcterms:modified>
</cp:coreProperties>
</file>